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5EEC6EA" w14:textId="484DCAB4" w:rsidR="00875B64" w:rsidRDefault="00964F86" w:rsidP="00964F86">
      <w:pPr>
        <w:pStyle w:val="Heading1"/>
        <w:jc w:val="center"/>
      </w:pPr>
      <w:r>
        <w:rPr>
          <w:rFonts w:hint="eastAsia"/>
        </w:rPr>
        <w:t>反刍思维状态任务标准化操作流程（</w:t>
      </w:r>
      <w:r>
        <w:rPr>
          <w:rFonts w:hint="eastAsia"/>
        </w:rPr>
        <w:t>SOP</w:t>
      </w:r>
      <w:r>
        <w:rPr>
          <w:rFonts w:hint="eastAsia"/>
        </w:rPr>
        <w:t>）</w:t>
      </w:r>
    </w:p>
    <w:p w14:paraId="7FA09222" w14:textId="7CA62D1B" w:rsidR="00964F86" w:rsidRDefault="00964F86" w:rsidP="00964F86">
      <w:pPr>
        <w:pStyle w:val="Heading2"/>
      </w:pPr>
      <w:r>
        <w:rPr>
          <w:rFonts w:hint="eastAsia"/>
        </w:rPr>
        <w:t>1.</w:t>
      </w:r>
      <w:r w:rsidR="00033CC0">
        <w:rPr>
          <w:rFonts w:hint="eastAsia"/>
        </w:rPr>
        <w:t>0</w:t>
      </w:r>
      <w:r>
        <w:rPr>
          <w:rFonts w:hint="eastAsia"/>
        </w:rPr>
        <w:t xml:space="preserve"> </w:t>
      </w:r>
      <w:r>
        <w:rPr>
          <w:rFonts w:hint="eastAsia"/>
        </w:rPr>
        <w:t>目的</w:t>
      </w:r>
    </w:p>
    <w:p w14:paraId="26E1007E" w14:textId="0C949E5A" w:rsidR="00964F86" w:rsidRDefault="00964F86" w:rsidP="00964F86">
      <w:r>
        <w:rPr>
          <w:rFonts w:hint="eastAsia"/>
        </w:rPr>
        <w:t>本文档列出了</w:t>
      </w:r>
      <w:r w:rsidR="007F40BD">
        <w:rPr>
          <w:rFonts w:hint="eastAsia"/>
        </w:rPr>
        <w:t>作为主试进行反刍思维状态任务（</w:t>
      </w:r>
      <w:r w:rsidR="007F40BD">
        <w:rPr>
          <w:rFonts w:hint="eastAsia"/>
        </w:rPr>
        <w:t>rumination state task, RST</w:t>
      </w:r>
      <w:r w:rsidR="007F40BD">
        <w:rPr>
          <w:rFonts w:hint="eastAsia"/>
        </w:rPr>
        <w:t>）时的注意点和参考指导语</w:t>
      </w:r>
      <w:r w:rsidR="007F40BD" w:rsidRPr="007F40BD">
        <w:rPr>
          <w:rFonts w:hint="eastAsia"/>
        </w:rPr>
        <w:t>，帮助进行标准化主试培训和备忘。文档中会给出指导语示例，尽管可以按照示例逐字逐句给被试念出要求，但是推荐在与被试进行的自然对话中向被试讲明所有要点，并在与被试的沟通中确认他</w:t>
      </w:r>
      <w:r w:rsidR="007F40BD" w:rsidRPr="007F40BD">
        <w:rPr>
          <w:rFonts w:hint="eastAsia"/>
        </w:rPr>
        <w:t>/</w:t>
      </w:r>
      <w:r w:rsidR="007F40BD" w:rsidRPr="007F40BD">
        <w:rPr>
          <w:rFonts w:hint="eastAsia"/>
        </w:rPr>
        <w:t>她已经明白要求。</w:t>
      </w:r>
    </w:p>
    <w:p w14:paraId="0D288BAD" w14:textId="36278EC1" w:rsidR="00033CC0" w:rsidRDefault="00033CC0" w:rsidP="00033CC0">
      <w:pPr>
        <w:pStyle w:val="Heading2"/>
      </w:pPr>
      <w:r>
        <w:rPr>
          <w:rFonts w:hint="eastAsia"/>
        </w:rPr>
        <w:t xml:space="preserve">2.0 </w:t>
      </w:r>
      <w:r>
        <w:rPr>
          <w:rFonts w:hint="eastAsia"/>
        </w:rPr>
        <w:t>流程</w:t>
      </w:r>
    </w:p>
    <w:p w14:paraId="54A65229" w14:textId="17DA5C3E" w:rsidR="00033CC0" w:rsidRDefault="00033CC0" w:rsidP="00033CC0">
      <w:pPr>
        <w:pStyle w:val="Heading3"/>
      </w:pPr>
      <w:r>
        <w:rPr>
          <w:rFonts w:hint="eastAsia"/>
        </w:rPr>
        <w:t xml:space="preserve">2.1 </w:t>
      </w:r>
      <w:r>
        <w:rPr>
          <w:rFonts w:hint="eastAsia"/>
        </w:rPr>
        <w:t>扫描前访谈</w:t>
      </w:r>
    </w:p>
    <w:p w14:paraId="4C3C0CF8" w14:textId="33E2BD14" w:rsidR="00D115B0" w:rsidRPr="00D115B0" w:rsidRDefault="00D115B0" w:rsidP="00D115B0">
      <w:pPr>
        <w:rPr>
          <w:rFonts w:cs="Times New Roman"/>
        </w:rPr>
      </w:pPr>
      <w:r w:rsidRPr="00D115B0">
        <w:rPr>
          <w:rFonts w:cs="Times New Roman"/>
        </w:rPr>
        <w:t>1</w:t>
      </w:r>
      <w:r w:rsidRPr="00D115B0">
        <w:rPr>
          <w:rFonts w:cs="Times New Roman"/>
        </w:rPr>
        <w:t>）开场白</w:t>
      </w:r>
    </w:p>
    <w:p w14:paraId="4C63D96B" w14:textId="3F0C5D10" w:rsidR="00033CC0" w:rsidRPr="009D31B5" w:rsidRDefault="001C58EE" w:rsidP="00033CC0">
      <w:pPr>
        <w:rPr>
          <w:rFonts w:ascii="FangSong_GB2312" w:hAnsi="FangSong_GB2312"/>
          <w:lang w:val="en-US"/>
        </w:rPr>
      </w:pPr>
      <w:r w:rsidRPr="009D31B5">
        <w:rPr>
          <w:rFonts w:ascii="FangSong_GB2312" w:hAnsi="FangSong_GB2312" w:hint="eastAsia"/>
        </w:rPr>
        <w:t>扫描前访谈可在正式测试前1天或者</w:t>
      </w:r>
      <w:r w:rsidR="00207564" w:rsidRPr="009D31B5">
        <w:rPr>
          <w:rFonts w:ascii="FangSong_GB2312" w:hAnsi="FangSong_GB2312" w:hint="eastAsia"/>
        </w:rPr>
        <w:t>当天证实扫描前</w:t>
      </w:r>
      <w:r w:rsidR="00207564" w:rsidRPr="009D31B5">
        <w:rPr>
          <w:rFonts w:ascii="FangSong_GB2312" w:hAnsi="FangSong_GB2312" w:hint="eastAsia"/>
          <w:lang w:val="en-US"/>
        </w:rPr>
        <w:t>，为防止被试接受访谈后遗忘研究要求，请尽量不要提前超过1天。</w:t>
      </w:r>
      <w:r w:rsidR="0010259A" w:rsidRPr="009D31B5">
        <w:rPr>
          <w:rFonts w:ascii="FangSong_GB2312" w:hAnsi="FangSong_GB2312" w:hint="eastAsia"/>
          <w:lang w:val="en-US"/>
        </w:rPr>
        <w:t>请携带安装有刺激呈现程序的笔记本电脑和该被试对应的实验记录纸。请使用笔记本电脑向被试演示他/她即将在扫描仪内看到的刺激，并简单讲解任务要求。</w:t>
      </w:r>
    </w:p>
    <w:p w14:paraId="63B7154E" w14:textId="06931DB3" w:rsidR="00244657" w:rsidRDefault="00244657" w:rsidP="00033CC0">
      <w:pPr>
        <w:rPr>
          <w:lang w:val="en-US"/>
        </w:rPr>
      </w:pPr>
      <w:r>
        <w:rPr>
          <w:rFonts w:hint="eastAsia"/>
          <w:lang w:val="en-US"/>
        </w:rPr>
        <w:t>指导语示例：</w:t>
      </w:r>
    </w:p>
    <w:p w14:paraId="470E6896" w14:textId="7C2BCC0E" w:rsidR="00244657" w:rsidRDefault="00244657" w:rsidP="00033CC0">
      <w:pPr>
        <w:rPr>
          <w:rFonts w:ascii="KaiTi_GB2312" w:eastAsia="KaiTi_GB2312" w:hAnsi="KaiTi_GB2312"/>
          <w:lang w:val="en-US"/>
        </w:rPr>
      </w:pPr>
      <w:r w:rsidRPr="00042D0D">
        <w:rPr>
          <w:rFonts w:ascii="KaiTi_GB2312" w:eastAsia="KaiTi_GB2312" w:hAnsi="KaiTi_GB2312" w:hint="eastAsia"/>
          <w:lang w:val="en-US"/>
        </w:rPr>
        <w:t>“</w:t>
      </w:r>
      <w:r w:rsidR="00042D0D" w:rsidRPr="00042D0D">
        <w:rPr>
          <w:rFonts w:ascii="KaiTi_GB2312" w:eastAsia="KaiTi_GB2312" w:hAnsi="KaiTi_GB2312" w:hint="eastAsia"/>
          <w:lang w:val="en-US"/>
        </w:rPr>
        <w:t>感谢您参加</w:t>
      </w:r>
      <w:r w:rsidR="00042D0D" w:rsidRPr="00042D0D">
        <w:rPr>
          <w:rFonts w:ascii="KaiTi_GB2312" w:eastAsia="KaiTi_GB2312" w:hAnsi="KaiTi_GB2312" w:hint="eastAsia"/>
          <w:lang w:val="en-US"/>
        </w:rPr>
        <w:t>本</w:t>
      </w:r>
      <w:r w:rsidR="00042D0D" w:rsidRPr="00042D0D">
        <w:rPr>
          <w:rFonts w:ascii="KaiTi_GB2312" w:eastAsia="KaiTi_GB2312" w:hAnsi="KaiTi_GB2312" w:hint="eastAsia"/>
          <w:lang w:val="en-US"/>
        </w:rPr>
        <w:t>研究。待会儿您会做一次核磁共振扫描</w:t>
      </w:r>
      <w:r w:rsidR="00042D0D" w:rsidRPr="00042D0D">
        <w:rPr>
          <w:rFonts w:ascii="KaiTi_GB2312" w:eastAsia="KaiTi_GB2312" w:hAnsi="KaiTi_GB2312" w:hint="eastAsia"/>
          <w:lang w:val="en-US"/>
        </w:rPr>
        <w:t>。</w:t>
      </w:r>
      <w:r w:rsidR="00042D0D" w:rsidRPr="00042D0D">
        <w:rPr>
          <w:rFonts w:ascii="KaiTi_GB2312" w:eastAsia="KaiTi_GB2312" w:hAnsi="KaiTi_GB2312" w:hint="eastAsia"/>
          <w:lang w:val="en-US"/>
        </w:rPr>
        <w:t>在扫描的时候，我们会记录您的大脑活动，看看在不同的心理活动中，大脑是怎么变化的。您会在屏幕上看到一些提示，需要按照提示去想一些内容。请尽量在整个扫描过程中一直</w:t>
      </w:r>
      <w:r w:rsidR="00042D0D" w:rsidRPr="00042D0D">
        <w:rPr>
          <w:rFonts w:ascii="KaiTi_GB2312" w:eastAsia="KaiTi_GB2312" w:hAnsi="KaiTi_GB2312" w:hint="eastAsia"/>
          <w:b/>
          <w:bCs/>
          <w:lang w:val="en-US"/>
        </w:rPr>
        <w:t>保持思考</w:t>
      </w:r>
      <w:r w:rsidR="00042D0D" w:rsidRPr="00042D0D">
        <w:rPr>
          <w:rFonts w:ascii="KaiTi_GB2312" w:eastAsia="KaiTi_GB2312" w:hAnsi="KaiTi_GB2312" w:hint="eastAsia"/>
          <w:lang w:val="en-US"/>
        </w:rPr>
        <w:t>，这样我们才能采集到准确的数据。机器工作的时候会有比较大的噪音，这是正常的，不用担心。另外，请尽量</w:t>
      </w:r>
      <w:r w:rsidR="00042D0D" w:rsidRPr="00042D0D">
        <w:rPr>
          <w:rFonts w:ascii="KaiTi_GB2312" w:eastAsia="KaiTi_GB2312" w:hAnsi="KaiTi_GB2312" w:hint="eastAsia"/>
          <w:b/>
          <w:bCs/>
          <w:lang w:val="en-US"/>
        </w:rPr>
        <w:t>保持头和身体不要动</w:t>
      </w:r>
      <w:r w:rsidR="00042D0D" w:rsidRPr="00042D0D">
        <w:rPr>
          <w:rFonts w:ascii="KaiTi_GB2312" w:eastAsia="KaiTi_GB2312" w:hAnsi="KaiTi_GB2312" w:hint="eastAsia"/>
          <w:lang w:val="en-US"/>
        </w:rPr>
        <w:t>。</w:t>
      </w:r>
      <w:r w:rsidR="00042D0D" w:rsidRPr="00042D0D">
        <w:rPr>
          <w:rFonts w:ascii="KaiTi_GB2312" w:eastAsia="KaiTi_GB2312" w:hAnsi="KaiTi_GB2312" w:hint="eastAsia"/>
          <w:lang w:val="en-US"/>
        </w:rPr>
        <w:t>磁共振成像扫描</w:t>
      </w:r>
      <w:r w:rsidR="00042D0D" w:rsidRPr="00042D0D">
        <w:rPr>
          <w:rFonts w:ascii="KaiTi_GB2312" w:eastAsia="KaiTi_GB2312" w:hAnsi="KaiTi_GB2312" w:hint="eastAsia"/>
          <w:lang w:val="en-US"/>
        </w:rPr>
        <w:t>仪对运动非常敏感，所以少动可以让我们得到更清晰的图像和数据。</w:t>
      </w:r>
      <w:r w:rsidRPr="00042D0D">
        <w:rPr>
          <w:rFonts w:ascii="KaiTi_GB2312" w:eastAsia="KaiTi_GB2312" w:hAnsi="KaiTi_GB2312" w:hint="eastAsia"/>
          <w:lang w:val="en-US"/>
        </w:rPr>
        <w:t>”</w:t>
      </w:r>
    </w:p>
    <w:p w14:paraId="6C118016" w14:textId="46B841A0" w:rsidR="00D115B0" w:rsidRPr="00042D0D" w:rsidRDefault="00D115B0" w:rsidP="00D115B0">
      <w:pPr>
        <w:rPr>
          <w:rFonts w:hint="eastAsia"/>
          <w:lang w:val="en-US"/>
        </w:rPr>
      </w:pPr>
      <w:r>
        <w:rPr>
          <w:rFonts w:hint="eastAsia"/>
          <w:lang w:val="en-US"/>
        </w:rPr>
        <w:t>2</w:t>
      </w:r>
      <w:r>
        <w:rPr>
          <w:rFonts w:hint="eastAsia"/>
          <w:lang w:val="en-US"/>
        </w:rPr>
        <w:t>）</w:t>
      </w:r>
      <w:r>
        <w:rPr>
          <w:rFonts w:hint="eastAsia"/>
          <w:lang w:val="en-US"/>
        </w:rPr>
        <w:t>demo</w:t>
      </w:r>
      <w:r>
        <w:rPr>
          <w:rFonts w:hint="eastAsia"/>
          <w:lang w:val="en-US"/>
        </w:rPr>
        <w:t>程序演示</w:t>
      </w:r>
    </w:p>
    <w:p w14:paraId="634365CC" w14:textId="7E26C1F3" w:rsidR="00042D0D" w:rsidRPr="00207564" w:rsidRDefault="00042D0D" w:rsidP="00033CC0">
      <w:pPr>
        <w:rPr>
          <w:rFonts w:hint="eastAsia"/>
          <w:lang w:val="en-US"/>
        </w:rPr>
      </w:pPr>
      <w:r>
        <w:rPr>
          <w:rFonts w:hint="eastAsia"/>
          <w:lang w:val="en-US"/>
        </w:rPr>
        <w:t>随后打开</w:t>
      </w:r>
      <w:r>
        <w:rPr>
          <w:rFonts w:hint="eastAsia"/>
          <w:lang w:val="en-US"/>
        </w:rPr>
        <w:t>P</w:t>
      </w:r>
      <w:r>
        <w:rPr>
          <w:lang w:val="en-US"/>
        </w:rPr>
        <w:t>sycho</w:t>
      </w:r>
      <w:r>
        <w:rPr>
          <w:rFonts w:hint="eastAsia"/>
          <w:lang w:val="en-US"/>
        </w:rPr>
        <w:t>P</w:t>
      </w:r>
      <w:r>
        <w:rPr>
          <w:lang w:val="en-US"/>
        </w:rPr>
        <w:t>y</w:t>
      </w:r>
      <w:r>
        <w:rPr>
          <w:rFonts w:hint="eastAsia"/>
          <w:lang w:val="en-US"/>
        </w:rPr>
        <w:t>程序，</w:t>
      </w:r>
      <w:r w:rsidRPr="00042D0D">
        <w:rPr>
          <w:rFonts w:hint="eastAsia"/>
          <w:lang w:val="en-US"/>
        </w:rPr>
        <w:t>点击</w:t>
      </w:r>
      <w:r w:rsidRPr="00042D0D">
        <w:rPr>
          <w:rFonts w:hint="eastAsia"/>
          <w:lang w:val="en-US"/>
        </w:rPr>
        <w:t>psychopy</w:t>
      </w:r>
      <w:r w:rsidRPr="00042D0D">
        <w:rPr>
          <w:rFonts w:hint="eastAsia"/>
          <w:lang w:val="en-US"/>
        </w:rPr>
        <w:t>界面上的“打开图标”，按照如下顺序打开～</w:t>
      </w:r>
      <w:r w:rsidRPr="00042D0D">
        <w:rPr>
          <w:rFonts w:hint="eastAsia"/>
          <w:lang w:val="en-US"/>
        </w:rPr>
        <w:t>/</w:t>
      </w:r>
      <w:r w:rsidRPr="00042D0D">
        <w:rPr>
          <w:lang w:val="en-US"/>
        </w:rPr>
        <w:t>RST_Chinese_beta</w:t>
      </w:r>
      <w:r w:rsidRPr="00042D0D">
        <w:rPr>
          <w:rFonts w:hint="eastAsia"/>
          <w:lang w:val="en-US"/>
        </w:rPr>
        <w:t>/</w:t>
      </w:r>
      <w:r w:rsidRPr="00042D0D">
        <w:rPr>
          <w:rFonts w:hint="eastAsia"/>
          <w:lang w:val="en-US"/>
        </w:rPr>
        <w:t>路径下的</w:t>
      </w:r>
      <w:r w:rsidRPr="00042D0D">
        <w:rPr>
          <w:rFonts w:hint="eastAsia"/>
          <w:lang w:val="en-US"/>
        </w:rPr>
        <w:t>resting_state_demo.psyexp</w:t>
      </w:r>
      <w:r w:rsidRPr="00042D0D">
        <w:rPr>
          <w:rFonts w:hint="eastAsia"/>
          <w:lang w:val="en-US"/>
        </w:rPr>
        <w:t>，</w:t>
      </w:r>
      <w:r w:rsidRPr="00042D0D">
        <w:rPr>
          <w:rFonts w:hint="eastAsia"/>
          <w:lang w:val="en-US"/>
        </w:rPr>
        <w:t>sad_memory_demo.psyexp</w:t>
      </w:r>
      <w:r w:rsidRPr="00042D0D">
        <w:rPr>
          <w:rFonts w:hint="eastAsia"/>
          <w:lang w:val="en-US"/>
        </w:rPr>
        <w:t>，</w:t>
      </w:r>
      <w:r w:rsidRPr="00042D0D">
        <w:rPr>
          <w:rFonts w:hint="eastAsia"/>
          <w:lang w:val="en-US"/>
        </w:rPr>
        <w:t>rumination_demo.psyexp</w:t>
      </w:r>
      <w:r w:rsidRPr="00042D0D">
        <w:rPr>
          <w:rFonts w:hint="eastAsia"/>
          <w:lang w:val="en-US"/>
        </w:rPr>
        <w:t>，</w:t>
      </w:r>
      <w:r w:rsidRPr="00042D0D">
        <w:rPr>
          <w:rFonts w:hint="eastAsia"/>
          <w:lang w:val="en-US"/>
        </w:rPr>
        <w:t>distraction_demo.psyexp</w:t>
      </w:r>
      <w:r w:rsidRPr="00042D0D">
        <w:rPr>
          <w:rFonts w:hint="eastAsia"/>
          <w:lang w:val="en-US"/>
        </w:rPr>
        <w:t>。</w:t>
      </w:r>
      <w:r w:rsidR="00922B54">
        <w:rPr>
          <w:rFonts w:hint="eastAsia"/>
          <w:lang w:val="en-US"/>
        </w:rPr>
        <w:t>按照静息态、悲伤回忆、反刍思维、分心的顺序给被试展示。</w:t>
      </w:r>
      <w:r w:rsidR="0042620F" w:rsidRPr="0042620F">
        <w:rPr>
          <w:rFonts w:hint="eastAsia"/>
          <w:lang w:val="en-US"/>
        </w:rPr>
        <w:t>在上一个刺激程序完整播放后打开下一个程序。请带领被试完整经历各个演示程序，并讲解各个阶段的任务要求。带有</w:t>
      </w:r>
      <w:r w:rsidR="0042620F" w:rsidRPr="0042620F">
        <w:rPr>
          <w:rFonts w:hint="eastAsia"/>
          <w:lang w:val="en-US"/>
        </w:rPr>
        <w:t>demo</w:t>
      </w:r>
      <w:r w:rsidR="0042620F" w:rsidRPr="0042620F">
        <w:rPr>
          <w:rFonts w:hint="eastAsia"/>
          <w:lang w:val="en-US"/>
        </w:rPr>
        <w:t>字样的程序中，“左手边的按键”是指键盘上的“</w:t>
      </w:r>
      <w:r w:rsidR="0042620F" w:rsidRPr="0042620F">
        <w:rPr>
          <w:rFonts w:hint="eastAsia"/>
          <w:lang w:val="en-US"/>
        </w:rPr>
        <w:t>a</w:t>
      </w:r>
      <w:r w:rsidR="0042620F" w:rsidRPr="0042620F">
        <w:rPr>
          <w:rFonts w:hint="eastAsia"/>
          <w:lang w:val="en-US"/>
        </w:rPr>
        <w:t>”和“</w:t>
      </w:r>
      <w:r w:rsidR="0042620F" w:rsidRPr="0042620F">
        <w:rPr>
          <w:rFonts w:hint="eastAsia"/>
          <w:lang w:val="en-US"/>
        </w:rPr>
        <w:t>s</w:t>
      </w:r>
      <w:r w:rsidR="0042620F" w:rsidRPr="0042620F">
        <w:rPr>
          <w:rFonts w:hint="eastAsia"/>
          <w:lang w:val="en-US"/>
        </w:rPr>
        <w:t>”键，“右手边的按键”是指键盘上的“</w:t>
      </w:r>
      <w:r w:rsidR="0042620F" w:rsidRPr="0042620F">
        <w:rPr>
          <w:rFonts w:hint="eastAsia"/>
          <w:lang w:val="en-US"/>
        </w:rPr>
        <w:t>k</w:t>
      </w:r>
      <w:r w:rsidR="0042620F" w:rsidRPr="0042620F">
        <w:rPr>
          <w:rFonts w:hint="eastAsia"/>
          <w:lang w:val="en-US"/>
        </w:rPr>
        <w:t>”和“</w:t>
      </w:r>
      <w:r w:rsidR="0042620F" w:rsidRPr="0042620F">
        <w:rPr>
          <w:rFonts w:hint="eastAsia"/>
          <w:lang w:val="en-US"/>
        </w:rPr>
        <w:t>l</w:t>
      </w:r>
      <w:r w:rsidR="0042620F" w:rsidRPr="0042620F">
        <w:rPr>
          <w:rFonts w:hint="eastAsia"/>
          <w:lang w:val="en-US"/>
        </w:rPr>
        <w:t>”键。</w:t>
      </w:r>
    </w:p>
    <w:p w14:paraId="337613DD" w14:textId="7E0D1B19" w:rsidR="00033CC0" w:rsidRDefault="009D31B5" w:rsidP="00033CC0">
      <w:r>
        <w:rPr>
          <w:rFonts w:hint="eastAsia"/>
        </w:rPr>
        <w:t>静息态演示指导语（在说这些的时候请同时播放</w:t>
      </w:r>
      <w:r>
        <w:rPr>
          <w:rFonts w:hint="eastAsia"/>
        </w:rPr>
        <w:t>demo</w:t>
      </w:r>
      <w:r>
        <w:rPr>
          <w:rFonts w:hint="eastAsia"/>
        </w:rPr>
        <w:t>程序给被试观看）：</w:t>
      </w:r>
    </w:p>
    <w:p w14:paraId="0A7451B7" w14:textId="0AE7AC02" w:rsidR="009D31B5" w:rsidRPr="009D31B5" w:rsidRDefault="009D31B5" w:rsidP="009D31B5">
      <w:pPr>
        <w:rPr>
          <w:rFonts w:ascii="KaiTi_GB2312" w:eastAsia="KaiTi_GB2312" w:hAnsi="KaiTi_GB2312"/>
        </w:rPr>
      </w:pPr>
      <w:r w:rsidRPr="009D31B5">
        <w:rPr>
          <w:rFonts w:ascii="KaiTi_GB2312" w:eastAsia="KaiTi_GB2312" w:hAnsi="KaiTi_GB2312" w:hint="eastAsia"/>
        </w:rPr>
        <w:lastRenderedPageBreak/>
        <w:t>“</w:t>
      </w:r>
      <w:r w:rsidRPr="009D31B5">
        <w:rPr>
          <w:rFonts w:ascii="KaiTi_GB2312" w:eastAsia="KaiTi_GB2312" w:hAnsi="KaiTi_GB2312" w:hint="eastAsia"/>
        </w:rPr>
        <w:t>接下来我会给您演示一下，在核磁扫描里您会看到的内容。请注意，这个演示是加速过的。真正的任务大约会持续一小时，其中30分钟需要您进行思考，另外30分钟是休息。扫描的时候，您会</w:t>
      </w:r>
      <w:r w:rsidRPr="007D4D48">
        <w:rPr>
          <w:rFonts w:ascii="KaiTi_GB2312" w:eastAsia="KaiTi_GB2312" w:hAnsi="KaiTi_GB2312" w:hint="eastAsia"/>
          <w:b/>
          <w:bCs/>
        </w:rPr>
        <w:t>双手各拿一个控制器</w:t>
      </w:r>
      <w:r w:rsidRPr="009D31B5">
        <w:rPr>
          <w:rFonts w:ascii="KaiTi_GB2312" w:eastAsia="KaiTi_GB2312" w:hAnsi="KaiTi_GB2312" w:hint="eastAsia"/>
        </w:rPr>
        <w:t>。现在我们先用电脑键盘来演示。</w:t>
      </w:r>
    </w:p>
    <w:p w14:paraId="73037337" w14:textId="0BF0E268" w:rsidR="009D31B5" w:rsidRPr="009D31B5" w:rsidRDefault="009D31B5" w:rsidP="009D31B5">
      <w:pPr>
        <w:rPr>
          <w:rFonts w:ascii="KaiTi_GB2312" w:eastAsia="KaiTi_GB2312" w:hAnsi="KaiTi_GB2312"/>
        </w:rPr>
      </w:pPr>
      <w:r w:rsidRPr="009D31B5">
        <w:rPr>
          <w:rFonts w:ascii="KaiTi_GB2312" w:eastAsia="KaiTi_GB2312" w:hAnsi="KaiTi_GB2312" w:hint="eastAsia"/>
        </w:rPr>
        <w:t>首先，您会看到一个“欢迎”界面，上面简要介绍了任务的要点。研究人员也会通过核磁里的话筒和您说话，提醒您接下来的步骤。等您理解后，可以按左手控制器上的按钮继续。</w:t>
      </w:r>
    </w:p>
    <w:p w14:paraId="3CA7AFC2" w14:textId="492C8171" w:rsidR="009D31B5" w:rsidRPr="009D31B5" w:rsidRDefault="009D31B5" w:rsidP="009D31B5">
      <w:pPr>
        <w:rPr>
          <w:rFonts w:ascii="KaiTi_GB2312" w:eastAsia="KaiTi_GB2312" w:hAnsi="KaiTi_GB2312"/>
        </w:rPr>
      </w:pPr>
      <w:r w:rsidRPr="009D31B5">
        <w:rPr>
          <w:rFonts w:ascii="KaiTi_GB2312" w:eastAsia="KaiTi_GB2312" w:hAnsi="KaiTi_GB2312" w:hint="eastAsia"/>
        </w:rPr>
        <w:t>接着，您会看到一个问卷界面，需要您用数字来表示自己的感受。数字 1 表示“非常不开心”，数字 9 表示“非常开心”，数字越大表示越开心。您可以用控制器移动红点到合适的数字，然后按左手按钮确认。</w:t>
      </w:r>
    </w:p>
    <w:p w14:paraId="3098A831" w14:textId="1ACCC925" w:rsidR="009D31B5" w:rsidRPr="009D31B5" w:rsidRDefault="009D31B5" w:rsidP="009D31B5">
      <w:pPr>
        <w:rPr>
          <w:rFonts w:ascii="KaiTi_GB2312" w:eastAsia="KaiTi_GB2312" w:hAnsi="KaiTi_GB2312"/>
        </w:rPr>
      </w:pPr>
      <w:r w:rsidRPr="009D31B5">
        <w:rPr>
          <w:rFonts w:ascii="KaiTi_GB2312" w:eastAsia="KaiTi_GB2312" w:hAnsi="KaiTi_GB2312" w:hint="eastAsia"/>
        </w:rPr>
        <w:t>之后会出现一个“等待”界面。等扫描仪准备好以后，界面会自动切换到任务画面。您可能会发现，通常是在听到扫描仪启动声音后界面才会变化，这是正常的，因为机器需要一些时间进入稳定状态，这段时间您不用做任何事情。</w:t>
      </w:r>
    </w:p>
    <w:p w14:paraId="235A8920" w14:textId="1595F49C" w:rsidR="009D31B5" w:rsidRPr="009D31B5" w:rsidRDefault="009D31B5" w:rsidP="009D31B5">
      <w:pPr>
        <w:rPr>
          <w:rFonts w:ascii="KaiTi_GB2312" w:eastAsia="KaiTi_GB2312" w:hAnsi="KaiTi_GB2312"/>
        </w:rPr>
      </w:pPr>
      <w:r w:rsidRPr="009D31B5">
        <w:rPr>
          <w:rFonts w:ascii="KaiTi_GB2312" w:eastAsia="KaiTi_GB2312" w:hAnsi="KaiTi_GB2312" w:hint="eastAsia"/>
        </w:rPr>
        <w:t>在任务中，您会看到屏幕中央出现一个白色的十字。您只需要看着屏幕，保持清醒，不去刻意想什么。</w:t>
      </w:r>
    </w:p>
    <w:p w14:paraId="4508ACDC" w14:textId="634B5149" w:rsidR="009D31B5" w:rsidRPr="009D31B5" w:rsidRDefault="009D31B5" w:rsidP="009D31B5">
      <w:pPr>
        <w:rPr>
          <w:rFonts w:ascii="KaiTi_GB2312" w:eastAsia="KaiTi_GB2312" w:hAnsi="KaiTi_GB2312" w:hint="eastAsia"/>
        </w:rPr>
      </w:pPr>
      <w:r w:rsidRPr="009D31B5">
        <w:rPr>
          <w:rFonts w:ascii="KaiTi_GB2312" w:eastAsia="KaiTi_GB2312" w:hAnsi="KaiTi_GB2312" w:hint="eastAsia"/>
        </w:rPr>
        <w:t>这一节大约持续 8 分钟。结束后，您需要用数字来报告在刚才的扫描中都想了些什么。问题会问到，比如您花多少时间在想自己或别人，或者这些想法让您感觉开心还是难过。数字 1 表示“从来没有”，数字 9 表示“总是如此”。回答方式和刚才的感受评分是一样的。</w:t>
      </w:r>
      <w:r w:rsidRPr="009D31B5">
        <w:rPr>
          <w:rFonts w:ascii="KaiTi_GB2312" w:eastAsia="KaiTi_GB2312" w:hAnsi="KaiTi_GB2312" w:hint="eastAsia"/>
        </w:rPr>
        <w:t>”</w:t>
      </w:r>
    </w:p>
    <w:p w14:paraId="2CF95D74" w14:textId="57FB76D8" w:rsidR="00033CC0" w:rsidRDefault="007D4D48" w:rsidP="00964F86">
      <w:r>
        <w:rPr>
          <w:rFonts w:hint="eastAsia"/>
        </w:rPr>
        <w:t>悲伤事件回忆指导语：</w:t>
      </w:r>
    </w:p>
    <w:p w14:paraId="762EC54D" w14:textId="3209FE55" w:rsidR="006A624F" w:rsidRPr="006173E1" w:rsidRDefault="006A624F" w:rsidP="006A624F">
      <w:pPr>
        <w:rPr>
          <w:rFonts w:ascii="KaiTi_GB2312" w:eastAsia="KaiTi_GB2312" w:hAnsi="KaiTi_GB2312"/>
        </w:rPr>
      </w:pPr>
      <w:r w:rsidRPr="006173E1">
        <w:rPr>
          <w:rFonts w:ascii="KaiTi_GB2312" w:eastAsia="KaiTi_GB2312" w:hAnsi="KaiTi_GB2312" w:hint="eastAsia"/>
        </w:rPr>
        <w:t>“这个任务</w:t>
      </w:r>
      <w:r w:rsidRPr="006173E1">
        <w:rPr>
          <w:rFonts w:ascii="KaiTi_GB2312" w:eastAsia="KaiTi_GB2312" w:hAnsi="KaiTi_GB2312" w:hint="eastAsia"/>
        </w:rPr>
        <w:t>其他的流程和</w:t>
      </w:r>
      <w:r w:rsidRPr="006173E1">
        <w:rPr>
          <w:rFonts w:ascii="KaiTi_GB2312" w:eastAsia="KaiTi_GB2312" w:hAnsi="KaiTi_GB2312" w:hint="eastAsia"/>
        </w:rPr>
        <w:t>刚才</w:t>
      </w:r>
      <w:r w:rsidRPr="006173E1">
        <w:rPr>
          <w:rFonts w:ascii="KaiTi_GB2312" w:eastAsia="KaiTi_GB2312" w:hAnsi="KaiTi_GB2312" w:hint="eastAsia"/>
        </w:rPr>
        <w:t>静息态基本相同，不同之处在于您在扫描中看到的提示内容。</w:t>
      </w:r>
    </w:p>
    <w:p w14:paraId="6486A063" w14:textId="1708E67A" w:rsidR="006A624F" w:rsidRPr="006173E1" w:rsidRDefault="006A624F" w:rsidP="006A624F">
      <w:pPr>
        <w:rPr>
          <w:rFonts w:ascii="KaiTi_GB2312" w:eastAsia="KaiTi_GB2312" w:hAnsi="KaiTi_GB2312"/>
        </w:rPr>
      </w:pPr>
      <w:r w:rsidRPr="006173E1">
        <w:rPr>
          <w:rFonts w:ascii="KaiTi_GB2312" w:eastAsia="KaiTi_GB2312" w:hAnsi="KaiTi_GB2312" w:hint="eastAsia"/>
        </w:rPr>
        <w:t>在这一节实验中，您会在屏幕上看到一些关键词，这些词对应的是您自己提供的、让您感到不开心的事件。关键词会每隔 2 分钟更换一次。</w:t>
      </w:r>
    </w:p>
    <w:p w14:paraId="7538884F" w14:textId="1BC3D93F" w:rsidR="007D4D48" w:rsidRPr="006173E1" w:rsidRDefault="006A624F" w:rsidP="006A624F">
      <w:pPr>
        <w:rPr>
          <w:rFonts w:ascii="KaiTi_GB2312" w:eastAsia="KaiTi_GB2312" w:hAnsi="KaiTi_GB2312"/>
        </w:rPr>
      </w:pPr>
      <w:r w:rsidRPr="006173E1">
        <w:rPr>
          <w:rFonts w:ascii="KaiTi_GB2312" w:eastAsia="KaiTi_GB2312" w:hAnsi="KaiTi_GB2312" w:hint="eastAsia"/>
        </w:rPr>
        <w:t>当您看到这些关键词时，需要在脑海里尽可能清晰、生动地回忆起与它相关的事件，就像当时真的又发生在您身上一样。请尽量回想这个事件的细节、起因以及后果，并重新体会当时的感受。</w:t>
      </w:r>
      <w:r w:rsidRPr="006173E1">
        <w:rPr>
          <w:rFonts w:ascii="KaiTi_GB2312" w:eastAsia="KaiTi_GB2312" w:hAnsi="KaiTi_GB2312" w:hint="eastAsia"/>
        </w:rPr>
        <w:t>”</w:t>
      </w:r>
    </w:p>
    <w:p w14:paraId="1B9D396B" w14:textId="0F58BE6D" w:rsidR="006A624F" w:rsidRDefault="006A624F" w:rsidP="005929D7">
      <w:r>
        <w:rPr>
          <w:rFonts w:hint="eastAsia"/>
        </w:rPr>
        <w:t>注意事项：部分被试可能会表示，他们很快就回忆完了某个事件，在接下来的时间里没有内容可想。遇到这种情况时，请研究人员鼓励被试尽可能回忆事件的更多细节，以及事件发生前后的相关情况。如果在当前事件上确实无更多内容可回忆，被试也可以回忆与之类似的事件。关键点在于</w:t>
      </w:r>
      <w:r w:rsidR="005929D7">
        <w:rPr>
          <w:rFonts w:hint="eastAsia"/>
        </w:rPr>
        <w:t>，</w:t>
      </w:r>
      <w:r>
        <w:rPr>
          <w:rFonts w:hint="eastAsia"/>
        </w:rPr>
        <w:t>被试需要始终保持思考，避免出现“大脑空白”或进入困倦、打瞌睡的状态。</w:t>
      </w:r>
    </w:p>
    <w:p w14:paraId="15E933D6" w14:textId="7BDFB69D" w:rsidR="00646362" w:rsidRDefault="00646362" w:rsidP="005929D7">
      <w:r>
        <w:rPr>
          <w:rFonts w:hint="eastAsia"/>
        </w:rPr>
        <w:lastRenderedPageBreak/>
        <w:t>反刍思维指导语：</w:t>
      </w:r>
    </w:p>
    <w:p w14:paraId="16412B2D" w14:textId="0E94D93A" w:rsidR="00646362" w:rsidRPr="00646362" w:rsidRDefault="00646362" w:rsidP="005929D7">
      <w:pPr>
        <w:rPr>
          <w:rFonts w:ascii="KaiTi_GB2312" w:eastAsia="KaiTi_GB2312" w:hAnsi="KaiTi_GB2312"/>
        </w:rPr>
      </w:pPr>
      <w:r w:rsidRPr="00646362">
        <w:rPr>
          <w:rFonts w:ascii="KaiTi_GB2312" w:eastAsia="KaiTi_GB2312" w:hAnsi="KaiTi_GB2312" w:hint="eastAsia"/>
        </w:rPr>
        <w:t>“</w:t>
      </w:r>
      <w:r w:rsidRPr="00646362">
        <w:rPr>
          <w:rFonts w:ascii="KaiTi_GB2312" w:eastAsia="KaiTi_GB2312" w:hAnsi="KaiTi_GB2312" w:hint="eastAsia"/>
        </w:rPr>
        <w:t>当我们的生活中发生了一些不愉快的事情，或者我们对现状不满意的时候，我们会在心里反复地想这些事情，以及这些事情可能的原因和后果，这就是过度思考。比如说，我们会一直想，“为什么我总是这样？”“为什么这种事情偏偏发生在我的身上？”“我是多么地痛苦！”我们会给您呈现一些问题，请您按照这些提示思考。请注意：您像平时心情不好的时候那样思考即可，不需要局限在这些提示的答案中，关键是保持思考，不要停下。</w:t>
      </w:r>
      <w:r w:rsidRPr="00646362">
        <w:rPr>
          <w:rFonts w:ascii="KaiTi_GB2312" w:eastAsia="KaiTi_GB2312" w:hAnsi="KaiTi_GB2312" w:hint="eastAsia"/>
        </w:rPr>
        <w:t>”</w:t>
      </w:r>
    </w:p>
    <w:p w14:paraId="66A3A044" w14:textId="77777777" w:rsidR="00646362" w:rsidRDefault="00646362" w:rsidP="00646362">
      <w:pPr>
        <w:rPr>
          <w:rFonts w:hint="eastAsia"/>
        </w:rPr>
      </w:pPr>
      <w:r>
        <w:rPr>
          <w:rFonts w:hint="eastAsia"/>
        </w:rPr>
        <w:t>注意点：</w:t>
      </w:r>
    </w:p>
    <w:p w14:paraId="1B62516B" w14:textId="6D9AD249" w:rsidR="00646362" w:rsidRDefault="00646362" w:rsidP="00646362">
      <w:r>
        <w:rPr>
          <w:rFonts w:hint="eastAsia"/>
        </w:rPr>
        <w:t>请向被试强调这不是回答问题，屏幕上的问题只是帮助提示，完成时只需要像平时心情不好的时候那样想即可，只要形式符合“反刍思维”，内容没有任何限制。</w:t>
      </w:r>
      <w:r>
        <w:rPr>
          <w:rFonts w:hint="eastAsia"/>
        </w:rPr>
        <w:t>如果被试仍然感觉到不明白反刍思维是什么，下面有一些具体的例子：</w:t>
      </w:r>
    </w:p>
    <w:p w14:paraId="5662FE58" w14:textId="4C0F44F5" w:rsidR="00646362" w:rsidRDefault="00646362" w:rsidP="00646362">
      <w:pPr>
        <w:rPr>
          <w:rFonts w:hint="eastAsia"/>
        </w:rPr>
      </w:pPr>
      <w:r>
        <w:rPr>
          <w:rFonts w:hint="eastAsia"/>
        </w:rPr>
        <w:t>一般来说反刍思维可以归纳为以下</w:t>
      </w:r>
      <w:r>
        <w:rPr>
          <w:rFonts w:hint="eastAsia"/>
        </w:rPr>
        <w:t>3</w:t>
      </w:r>
      <w:r>
        <w:rPr>
          <w:rFonts w:hint="eastAsia"/>
        </w:rPr>
        <w:t>类</w:t>
      </w:r>
      <w:r w:rsidR="0081059B">
        <w:rPr>
          <w:rFonts w:ascii="Calibri" w:hAnsi="Calibri" w:cs="Calibri"/>
          <w:lang w:val="en-US"/>
        </w:rPr>
        <w:fldChar w:fldCharType="begin"/>
      </w:r>
      <w:r w:rsidR="0081059B">
        <w:rPr>
          <w:rFonts w:ascii="Calibri" w:hAnsi="Calibri" w:cs="Calibri"/>
          <w:lang w:val="en-US"/>
        </w:rPr>
        <w:instrText xml:space="preserve"> ADDIN EN.CITE &lt;EndNote&gt;&lt;Cite&gt;&lt;Author&gt;Nolen-Hoeksema&lt;/Author&gt;&lt;Year&gt;2003&lt;/Year&gt;&lt;RecNum&gt;3083&lt;/RecNum&gt;&lt;DisplayText&gt;(1)&lt;/DisplayText&gt;&lt;record&gt;&lt;rec-number&gt;3083&lt;/rec-number&gt;&lt;foreign-keys&gt;&lt;key app="EN" db-id="5ddvr0rs6ex9fled2pbp9drbs2eedxwd9d9z" timestamp="1715018936" guid="49615080-df3d-4d61-90af-006a99f7fabb"&gt;3083&lt;/key&gt;&lt;/foreign-keys&gt;&lt;ref-type name="Book"&gt;6&lt;/ref-type&gt;&lt;contributors&gt;&lt;authors&gt;&lt;author&gt;Nolen-Hoeksema, Susan&lt;/author&gt;&lt;/authors&gt;&lt;/contributors&gt;&lt;titles&gt;&lt;title&gt;Women who think too much: How to break free of overthinking and reclaim your life&lt;/title&gt;&lt;/titles&gt;&lt;dates&gt;&lt;year&gt;2003&lt;/year&gt;&lt;/dates&gt;&lt;publisher&gt;Macmillan&lt;/publisher&gt;&lt;isbn&gt;0805070184&lt;/isbn&gt;&lt;urls&gt;&lt;/urls&gt;&lt;/record&gt;&lt;/Cite&gt;&lt;/EndNote&gt;</w:instrText>
      </w:r>
      <w:r w:rsidR="0081059B">
        <w:rPr>
          <w:rFonts w:ascii="Calibri" w:hAnsi="Calibri" w:cs="Calibri"/>
          <w:lang w:val="en-US"/>
        </w:rPr>
        <w:fldChar w:fldCharType="separate"/>
      </w:r>
      <w:r w:rsidR="0081059B">
        <w:rPr>
          <w:rFonts w:ascii="Calibri" w:hAnsi="Calibri" w:cs="Calibri"/>
          <w:noProof/>
          <w:lang w:val="en-US"/>
        </w:rPr>
        <w:t>(1)</w:t>
      </w:r>
      <w:r w:rsidR="0081059B">
        <w:rPr>
          <w:rFonts w:ascii="Calibri" w:hAnsi="Calibri" w:cs="Calibri"/>
          <w:lang w:val="en-US"/>
        </w:rPr>
        <w:fldChar w:fldCharType="end"/>
      </w:r>
      <w:r>
        <w:rPr>
          <w:rFonts w:hint="eastAsia"/>
        </w:rPr>
        <w:t>。</w:t>
      </w:r>
    </w:p>
    <w:p w14:paraId="24D40483" w14:textId="77777777" w:rsidR="00646362" w:rsidRDefault="00646362" w:rsidP="00646362">
      <w:pPr>
        <w:rPr>
          <w:rFonts w:hint="eastAsia"/>
        </w:rPr>
      </w:pPr>
      <w:r>
        <w:rPr>
          <w:rFonts w:hint="eastAsia"/>
        </w:rPr>
        <w:t xml:space="preserve">a. </w:t>
      </w:r>
      <w:r>
        <w:rPr>
          <w:rFonts w:hint="eastAsia"/>
        </w:rPr>
        <w:t>怨怼型过度思考（</w:t>
      </w:r>
      <w:r>
        <w:rPr>
          <w:rFonts w:hint="eastAsia"/>
        </w:rPr>
        <w:t>Rant-and-rave overthinking</w:t>
      </w:r>
      <w:r>
        <w:rPr>
          <w:rFonts w:hint="eastAsia"/>
        </w:rPr>
        <w:t>）</w:t>
      </w:r>
    </w:p>
    <w:p w14:paraId="31EB2AEC" w14:textId="1D9F68B1" w:rsidR="00646362" w:rsidRDefault="00646362" w:rsidP="00646362">
      <w:r>
        <w:rPr>
          <w:rFonts w:hint="eastAsia"/>
        </w:rPr>
        <w:t>这是最常见的一类，通常围绕着我们觉得自己受到了不公平对待的事情。想法里常常带着受伤后的自以为是，并倾向于设计某种“惩罚”，让加害者付出代价。</w:t>
      </w:r>
    </w:p>
    <w:p w14:paraId="25DA7E12" w14:textId="77777777" w:rsidR="00646362" w:rsidRDefault="00646362" w:rsidP="00646362">
      <w:pPr>
        <w:rPr>
          <w:rFonts w:hint="eastAsia"/>
        </w:rPr>
      </w:pPr>
      <w:r>
        <w:rPr>
          <w:rFonts w:hint="eastAsia"/>
        </w:rPr>
        <w:t>示例：</w:t>
      </w:r>
    </w:p>
    <w:p w14:paraId="402E2ED9" w14:textId="7428037D" w:rsidR="00646362" w:rsidRDefault="00646362" w:rsidP="00646362">
      <w:r>
        <w:rPr>
          <w:rFonts w:hint="eastAsia"/>
        </w:rPr>
        <w:t>“他们居然拒绝了我的研究生申请，我真不敢相信。我比那些人更有资格！肯定是照顾校友的孩子，即使他们不如我优秀！我为此付出了这么多努力，我理应被录取。这些人根本有偏见。我一定要告这些混账！”</w:t>
      </w:r>
    </w:p>
    <w:p w14:paraId="46C8247B" w14:textId="77777777" w:rsidR="00646362" w:rsidRDefault="00646362" w:rsidP="00646362">
      <w:pPr>
        <w:rPr>
          <w:rFonts w:hint="eastAsia"/>
        </w:rPr>
      </w:pPr>
      <w:r>
        <w:rPr>
          <w:rFonts w:hint="eastAsia"/>
        </w:rPr>
        <w:t xml:space="preserve">b. </w:t>
      </w:r>
      <w:r>
        <w:rPr>
          <w:rFonts w:hint="eastAsia"/>
        </w:rPr>
        <w:t>自生自灭型过度思考（</w:t>
      </w:r>
      <w:r>
        <w:rPr>
          <w:rFonts w:hint="eastAsia"/>
        </w:rPr>
        <w:t>Life-of-their-own overthinking</w:t>
      </w:r>
      <w:r>
        <w:rPr>
          <w:rFonts w:hint="eastAsia"/>
        </w:rPr>
        <w:t>）</w:t>
      </w:r>
    </w:p>
    <w:p w14:paraId="4C8D0ADA" w14:textId="168EA806" w:rsidR="00646362" w:rsidRDefault="00646362" w:rsidP="00646362">
      <w:r>
        <w:rPr>
          <w:rFonts w:hint="eastAsia"/>
        </w:rPr>
        <w:t>这种情况一开始很普通，可能只是注意到自己心情不好，或者回想起最近发生的事。但接着就会开始反复揣测可能的原因：</w:t>
      </w:r>
    </w:p>
    <w:p w14:paraId="59E61DBE" w14:textId="77777777" w:rsidR="00646362" w:rsidRDefault="00646362" w:rsidP="00646362">
      <w:pPr>
        <w:rPr>
          <w:rFonts w:hint="eastAsia"/>
        </w:rPr>
      </w:pPr>
      <w:r>
        <w:rPr>
          <w:rFonts w:hint="eastAsia"/>
        </w:rPr>
        <w:t>示例：</w:t>
      </w:r>
    </w:p>
    <w:p w14:paraId="26A95A2A" w14:textId="690CEDDE" w:rsidR="00646362" w:rsidRDefault="00646362" w:rsidP="00646362">
      <w:r>
        <w:rPr>
          <w:rFonts w:hint="eastAsia"/>
        </w:rPr>
        <w:t>“也许我心情不好是因为没有朋友。或者是因为这个月又没减掉体重。也可能是因为那些过去发生的事。也许我生气是因为在工作中总是被人欺负。也可能是因为我妈妈老是挖苦我。又或者是因为我的人生根本没有按照我想要的方向发展。”</w:t>
      </w:r>
    </w:p>
    <w:p w14:paraId="49F4B5D4" w14:textId="77777777" w:rsidR="00646362" w:rsidRDefault="00646362" w:rsidP="00646362">
      <w:pPr>
        <w:rPr>
          <w:rFonts w:hint="eastAsia"/>
        </w:rPr>
      </w:pPr>
      <w:r>
        <w:rPr>
          <w:rFonts w:hint="eastAsia"/>
        </w:rPr>
        <w:t xml:space="preserve">c. </w:t>
      </w:r>
      <w:r>
        <w:rPr>
          <w:rFonts w:hint="eastAsia"/>
        </w:rPr>
        <w:t>混乱型过度思考（</w:t>
      </w:r>
      <w:r>
        <w:rPr>
          <w:rFonts w:hint="eastAsia"/>
        </w:rPr>
        <w:t>Chaotic overthinking</w:t>
      </w:r>
      <w:r>
        <w:rPr>
          <w:rFonts w:hint="eastAsia"/>
        </w:rPr>
        <w:t>）</w:t>
      </w:r>
    </w:p>
    <w:p w14:paraId="60663D0C" w14:textId="7A093A33" w:rsidR="00646362" w:rsidRDefault="00646362" w:rsidP="006E16C7">
      <w:r>
        <w:rPr>
          <w:rFonts w:hint="eastAsia"/>
        </w:rPr>
        <w:t>这种情况不是线性地从一个问题跳到另一个问题，而是各种各样的担忧同时涌入脑中，很多还互不相关：</w:t>
      </w:r>
    </w:p>
    <w:p w14:paraId="4D40DD0F" w14:textId="77777777" w:rsidR="00646362" w:rsidRDefault="00646362" w:rsidP="00646362">
      <w:pPr>
        <w:rPr>
          <w:rFonts w:hint="eastAsia"/>
        </w:rPr>
      </w:pPr>
      <w:r>
        <w:rPr>
          <w:rFonts w:hint="eastAsia"/>
        </w:rPr>
        <w:lastRenderedPageBreak/>
        <w:t>示例：</w:t>
      </w:r>
    </w:p>
    <w:p w14:paraId="110C80A7" w14:textId="77777777" w:rsidR="0081059B" w:rsidRDefault="00646362" w:rsidP="00646362">
      <w:r>
        <w:rPr>
          <w:rFonts w:hint="eastAsia"/>
        </w:rPr>
        <w:t>“我完全应付不了工作的压力，快要崩溃了。我工作做得一团糟，活该被解雇。乔又要去出差，把孩子丢给我一个人。他根本不在乎家庭。但我又不敢和他对质，因为我害怕他总不在家其实是因为不再爱我了。我完了，我彻底完了，我根本不知道该怎么办。”</w:t>
      </w:r>
    </w:p>
    <w:p w14:paraId="2F34D4CC" w14:textId="1892AD2F" w:rsidR="0081059B" w:rsidRDefault="000B7CE8" w:rsidP="00646362">
      <w:r>
        <w:rPr>
          <w:rFonts w:hint="eastAsia"/>
        </w:rPr>
        <w:t>分心状态指导语：</w:t>
      </w:r>
    </w:p>
    <w:p w14:paraId="0AD46653" w14:textId="45F076A6" w:rsidR="000B7CE8" w:rsidRDefault="000B7CE8" w:rsidP="00646362">
      <w:r>
        <w:rPr>
          <w:rFonts w:hint="eastAsia"/>
        </w:rPr>
        <w:t>“</w:t>
      </w:r>
      <w:r w:rsidRPr="000B7CE8">
        <w:rPr>
          <w:rFonts w:hint="eastAsia"/>
        </w:rPr>
        <w:t>我们也可以不那么关注自己，而把注意力集中在和自己无关的事物或者画面上。我们可以在脑海中生动具体地想象一个场景或者一个画面，比如，“天空中的一轮明月”，或者“西瓜表面的花纹”。请想清楚每个细节，就好像这个画面就浮现在眼前一样。您可以想象月亮上的图案细节，月光柔和的样子，地面上是什么样子的，是不是有草地、房屋……我们会提供一些提示帮助您进入这样的状态，但是请注意，您的思考内容并不一定局限于我们的提示描绘的那些事物或者场景，您完全可以想象一些其它类似的画面或者场景。重要的是保持想象，不要停下。</w:t>
      </w:r>
      <w:r>
        <w:rPr>
          <w:rFonts w:hint="eastAsia"/>
        </w:rPr>
        <w:t>”</w:t>
      </w:r>
    </w:p>
    <w:p w14:paraId="6CC20C54" w14:textId="77777777" w:rsidR="000B7CE8" w:rsidRDefault="000B7CE8" w:rsidP="000B7CE8">
      <w:pPr>
        <w:rPr>
          <w:rFonts w:hint="eastAsia"/>
        </w:rPr>
      </w:pPr>
      <w:r>
        <w:rPr>
          <w:rFonts w:hint="eastAsia"/>
        </w:rPr>
        <w:t>注意事项：</w:t>
      </w:r>
    </w:p>
    <w:p w14:paraId="0F3053E1" w14:textId="0556728B" w:rsidR="000B7CE8" w:rsidRDefault="000B7CE8" w:rsidP="000B7CE8">
      <w:r w:rsidRPr="000B7CE8">
        <w:rPr>
          <w:rFonts w:hint="eastAsia"/>
        </w:rPr>
        <w:t>请教给被试一些保持想象的技巧</w:t>
      </w:r>
      <w:r>
        <w:rPr>
          <w:rFonts w:hint="eastAsia"/>
        </w:rPr>
        <w:t>，比如想象一些相似但不同的场景。</w:t>
      </w:r>
      <w:r>
        <w:rPr>
          <w:rFonts w:hint="eastAsia"/>
        </w:rPr>
        <w:t>“相似但不同的场景”是指同类事物的不同形式。例如，在想象一个中学的教室之后，可以继续想象一个大学的教室。被试可以想象桌子的样子、摆放方式等。需要注意的是，不建议被试去想象或回忆自己真实经历过的某个教室，因为这样很容易转变成自传体记忆，而不是我们所需要的场景想象。</w:t>
      </w:r>
    </w:p>
    <w:p w14:paraId="0638DE69" w14:textId="77777777" w:rsidR="009A68A9" w:rsidRDefault="009A68A9" w:rsidP="000B7CE8"/>
    <w:p w14:paraId="2EB5B878" w14:textId="72327EE2" w:rsidR="009A68A9" w:rsidRDefault="009A68A9" w:rsidP="000B7CE8">
      <w:r>
        <w:rPr>
          <w:rFonts w:hint="eastAsia"/>
        </w:rPr>
        <w:t>3</w:t>
      </w:r>
      <w:r>
        <w:rPr>
          <w:rFonts w:hint="eastAsia"/>
        </w:rPr>
        <w:t>）</w:t>
      </w:r>
      <w:r w:rsidR="00390D7F">
        <w:rPr>
          <w:rFonts w:hint="eastAsia"/>
        </w:rPr>
        <w:t>悲伤回忆关键词</w:t>
      </w:r>
    </w:p>
    <w:p w14:paraId="60D28C1F" w14:textId="1977DC9B" w:rsidR="00390D7F" w:rsidRDefault="004A7882" w:rsidP="000B7CE8">
      <w:r>
        <w:rPr>
          <w:rFonts w:hint="eastAsia"/>
        </w:rPr>
        <w:t>演示完成后，请</w:t>
      </w:r>
      <w:r w:rsidR="0073268E">
        <w:rPr>
          <w:rFonts w:hint="eastAsia"/>
        </w:rPr>
        <w:t>打开对应的链接协助被试填写悲伤事件回忆关键词。在之前提到的悲伤事件回忆阶段，被试需要回忆发生在自己身上的悲伤事件，这些关键词随后会呈现给被试，帮助他们回忆。</w:t>
      </w:r>
    </w:p>
    <w:p w14:paraId="71BD8CEC" w14:textId="77777777" w:rsidR="0073268E" w:rsidRDefault="0073268E" w:rsidP="0073268E">
      <w:pPr>
        <w:rPr>
          <w:rFonts w:hint="eastAsia"/>
        </w:rPr>
      </w:pPr>
      <w:r>
        <w:rPr>
          <w:rFonts w:hint="eastAsia"/>
        </w:rPr>
        <w:t>注意点：</w:t>
      </w:r>
    </w:p>
    <w:p w14:paraId="0FD43538" w14:textId="04522B64" w:rsidR="0073268E" w:rsidRDefault="0073268E" w:rsidP="0073268E">
      <w:pPr>
        <w:rPr>
          <w:rFonts w:hint="eastAsia"/>
        </w:rPr>
      </w:pPr>
      <w:r>
        <w:rPr>
          <w:rFonts w:hint="eastAsia"/>
        </w:rPr>
        <w:t xml:space="preserve">a. </w:t>
      </w:r>
      <w:r>
        <w:rPr>
          <w:rFonts w:hint="eastAsia"/>
        </w:rPr>
        <w:t>每个被试只需填写</w:t>
      </w:r>
      <w:r>
        <w:rPr>
          <w:rFonts w:hint="eastAsia"/>
        </w:rPr>
        <w:t>4</w:t>
      </w:r>
      <w:r>
        <w:rPr>
          <w:rFonts w:hint="eastAsia"/>
        </w:rPr>
        <w:t>个条目，每个条目</w:t>
      </w:r>
      <w:r>
        <w:rPr>
          <w:rFonts w:hint="eastAsia"/>
        </w:rPr>
        <w:t>1</w:t>
      </w:r>
      <w:r>
        <w:rPr>
          <w:rFonts w:hint="eastAsia"/>
        </w:rPr>
        <w:t>至</w:t>
      </w:r>
      <w:r>
        <w:rPr>
          <w:rFonts w:hint="eastAsia"/>
        </w:rPr>
        <w:t>4</w:t>
      </w:r>
      <w:r>
        <w:rPr>
          <w:rFonts w:hint="eastAsia"/>
        </w:rPr>
        <w:t>个关键词；</w:t>
      </w:r>
    </w:p>
    <w:p w14:paraId="5B0A6601" w14:textId="77777777" w:rsidR="0073268E" w:rsidRDefault="0073268E" w:rsidP="0073268E">
      <w:pPr>
        <w:rPr>
          <w:rFonts w:hint="eastAsia"/>
        </w:rPr>
      </w:pPr>
      <w:r>
        <w:rPr>
          <w:rFonts w:hint="eastAsia"/>
        </w:rPr>
        <w:t xml:space="preserve">b. </w:t>
      </w:r>
      <w:r>
        <w:rPr>
          <w:rFonts w:hint="eastAsia"/>
        </w:rPr>
        <w:t>如果被试觉得写不出来，请多给被试一点时间并进行鼓励；</w:t>
      </w:r>
    </w:p>
    <w:p w14:paraId="718850AA" w14:textId="2F70228A" w:rsidR="0073268E" w:rsidRDefault="0073268E" w:rsidP="0073268E">
      <w:r>
        <w:rPr>
          <w:rFonts w:hint="eastAsia"/>
        </w:rPr>
        <w:t xml:space="preserve">c. </w:t>
      </w:r>
      <w:r>
        <w:rPr>
          <w:rFonts w:hint="eastAsia"/>
        </w:rPr>
        <w:t>向被试强调关键词没有任何限制，有些被试会误以为关键词只能从指导语给出的示例中挑选</w:t>
      </w:r>
      <w:r w:rsidR="00991B62">
        <w:rPr>
          <w:rFonts w:hint="eastAsia"/>
        </w:rPr>
        <w:t>。</w:t>
      </w:r>
    </w:p>
    <w:p w14:paraId="185E6D7D" w14:textId="36A1A0CD" w:rsidR="00435403" w:rsidRDefault="00435403" w:rsidP="0073268E">
      <w:pPr>
        <w:rPr>
          <w:lang w:val="en-US"/>
        </w:rPr>
      </w:pPr>
      <w:r>
        <w:rPr>
          <w:rFonts w:hint="eastAsia"/>
        </w:rPr>
        <w:t>d</w:t>
      </w:r>
      <w:r>
        <w:rPr>
          <w:lang w:val="en-US"/>
        </w:rPr>
        <w:t xml:space="preserve">. </w:t>
      </w:r>
      <w:r>
        <w:rPr>
          <w:rFonts w:hint="eastAsia"/>
          <w:lang w:val="en-US"/>
        </w:rPr>
        <w:t>被试提交前请检查是否完成了至少</w:t>
      </w:r>
      <w:r>
        <w:rPr>
          <w:rFonts w:hint="eastAsia"/>
          <w:lang w:val="en-US"/>
        </w:rPr>
        <w:t>4</w:t>
      </w:r>
      <w:r>
        <w:rPr>
          <w:rFonts w:hint="eastAsia"/>
          <w:lang w:val="en-US"/>
        </w:rPr>
        <w:t>题。</w:t>
      </w:r>
    </w:p>
    <w:p w14:paraId="5A29E6D5" w14:textId="77777777" w:rsidR="00B048DE" w:rsidRDefault="00B048DE" w:rsidP="0073268E">
      <w:pPr>
        <w:rPr>
          <w:lang w:val="en-US"/>
        </w:rPr>
      </w:pPr>
    </w:p>
    <w:p w14:paraId="7715F14D" w14:textId="20CB1E9D" w:rsidR="00B048DE" w:rsidRDefault="00B048DE" w:rsidP="0073268E">
      <w:pPr>
        <w:rPr>
          <w:lang w:val="en-US"/>
        </w:rPr>
      </w:pPr>
      <w:r>
        <w:rPr>
          <w:rFonts w:hint="eastAsia"/>
          <w:lang w:val="en-US"/>
        </w:rPr>
        <w:lastRenderedPageBreak/>
        <w:t>请</w:t>
      </w:r>
      <w:r w:rsidR="007B737D">
        <w:rPr>
          <w:rFonts w:hint="eastAsia"/>
          <w:lang w:val="en-US"/>
        </w:rPr>
        <w:t>登陆问卷后台，下载被试的回答，至～</w:t>
      </w:r>
      <w:r w:rsidR="007B737D">
        <w:rPr>
          <w:rFonts w:hint="eastAsia"/>
          <w:lang w:val="en-US"/>
        </w:rPr>
        <w:t>/</w:t>
      </w:r>
      <w:r w:rsidR="007B737D" w:rsidRPr="007B737D">
        <w:rPr>
          <w:lang w:val="en-US"/>
        </w:rPr>
        <w:t>RST_Chinese_beta/dysphoric_memory_keywords</w:t>
      </w:r>
      <w:r w:rsidR="007B737D">
        <w:rPr>
          <w:rFonts w:hint="eastAsia"/>
          <w:lang w:val="en-US"/>
        </w:rPr>
        <w:t>，复制</w:t>
      </w:r>
      <w:r w:rsidR="007B737D" w:rsidRPr="007B737D">
        <w:rPr>
          <w:lang w:val="en-US"/>
        </w:rPr>
        <w:t>subject_Sub999.xlsx</w:t>
      </w:r>
      <w:r w:rsidR="007B737D">
        <w:rPr>
          <w:rFonts w:hint="eastAsia"/>
          <w:lang w:val="en-US"/>
        </w:rPr>
        <w:t>，更名为目前被试对应的编号</w:t>
      </w:r>
      <w:r w:rsidR="00505AC0">
        <w:rPr>
          <w:rFonts w:hint="eastAsia"/>
          <w:lang w:val="en-US"/>
        </w:rPr>
        <w:t>，将里面的关键词替换为被试填写的。</w:t>
      </w:r>
    </w:p>
    <w:p w14:paraId="080E251C" w14:textId="77777777" w:rsidR="00221D45" w:rsidRDefault="00221D45" w:rsidP="0073268E">
      <w:pPr>
        <w:rPr>
          <w:lang w:val="en-US"/>
        </w:rPr>
      </w:pPr>
    </w:p>
    <w:p w14:paraId="513FF526" w14:textId="50443438" w:rsidR="00221D45" w:rsidRDefault="00221D45" w:rsidP="00221D45">
      <w:pPr>
        <w:pStyle w:val="Heading2"/>
        <w:rPr>
          <w:lang w:val="en-US"/>
        </w:rPr>
      </w:pPr>
      <w:r>
        <w:rPr>
          <w:rFonts w:hint="eastAsia"/>
          <w:lang w:val="en-US"/>
        </w:rPr>
        <w:t xml:space="preserve">2.2 </w:t>
      </w:r>
      <w:r>
        <w:rPr>
          <w:rFonts w:hint="eastAsia"/>
          <w:lang w:val="en-US"/>
        </w:rPr>
        <w:t>磁共振扫描</w:t>
      </w:r>
    </w:p>
    <w:p w14:paraId="44E1D765" w14:textId="1031A668" w:rsidR="00221D45" w:rsidRDefault="00BE4EA3" w:rsidP="00221D45">
      <w:pPr>
        <w:rPr>
          <w:lang w:val="en-US"/>
        </w:rPr>
      </w:pPr>
      <w:r>
        <w:rPr>
          <w:rFonts w:hint="eastAsia"/>
          <w:lang w:val="en-US"/>
        </w:rPr>
        <w:t>1</w:t>
      </w:r>
      <w:r>
        <w:rPr>
          <w:rFonts w:hint="eastAsia"/>
          <w:lang w:val="en-US"/>
        </w:rPr>
        <w:t>）协助被试准备</w:t>
      </w:r>
    </w:p>
    <w:p w14:paraId="5EF63992" w14:textId="7D1A1427" w:rsidR="00BE4EA3" w:rsidRDefault="00A519D9" w:rsidP="00221D45">
      <w:pPr>
        <w:rPr>
          <w:lang w:val="en-US"/>
        </w:rPr>
      </w:pPr>
      <w:r>
        <w:rPr>
          <w:lang w:val="en-US"/>
        </w:rPr>
        <w:t xml:space="preserve">a. </w:t>
      </w:r>
      <w:r w:rsidRPr="00A519D9">
        <w:rPr>
          <w:rFonts w:hint="eastAsia"/>
          <w:lang w:val="en-US"/>
        </w:rPr>
        <w:t>填写安全检查表</w:t>
      </w:r>
      <w:r>
        <w:rPr>
          <w:rFonts w:hint="eastAsia"/>
          <w:lang w:val="en-US"/>
        </w:rPr>
        <w:t>；</w:t>
      </w:r>
    </w:p>
    <w:p w14:paraId="21B1AC29" w14:textId="11486DB0" w:rsidR="00A519D9" w:rsidRDefault="00A519D9" w:rsidP="00221D45">
      <w:pPr>
        <w:rPr>
          <w:lang w:val="en-US"/>
        </w:rPr>
      </w:pPr>
      <w:r>
        <w:rPr>
          <w:rFonts w:hint="eastAsia"/>
          <w:lang w:val="en-US"/>
        </w:rPr>
        <w:t xml:space="preserve">b. </w:t>
      </w:r>
      <w:r w:rsidRPr="00A519D9">
        <w:rPr>
          <w:rFonts w:hint="eastAsia"/>
          <w:lang w:val="en-US"/>
        </w:rPr>
        <w:t>请被试更换衣物；若被试近视，协助其佩戴可用于</w:t>
      </w:r>
      <w:r w:rsidRPr="00A519D9">
        <w:rPr>
          <w:rFonts w:hint="eastAsia"/>
          <w:lang w:val="en-US"/>
        </w:rPr>
        <w:t>MRI</w:t>
      </w:r>
      <w:r w:rsidRPr="00A519D9">
        <w:rPr>
          <w:rFonts w:hint="eastAsia"/>
          <w:lang w:val="en-US"/>
        </w:rPr>
        <w:t>的镜片</w:t>
      </w:r>
      <w:r w:rsidRPr="00A519D9">
        <w:rPr>
          <w:rFonts w:hint="eastAsia"/>
          <w:lang w:val="en-US"/>
        </w:rPr>
        <w:t>/</w:t>
      </w:r>
      <w:r w:rsidRPr="00A519D9">
        <w:rPr>
          <w:rFonts w:hint="eastAsia"/>
          <w:lang w:val="en-US"/>
        </w:rPr>
        <w:t>眼镜</w:t>
      </w:r>
      <w:r>
        <w:rPr>
          <w:rFonts w:hint="eastAsia"/>
          <w:lang w:val="en-US"/>
        </w:rPr>
        <w:t>。</w:t>
      </w:r>
    </w:p>
    <w:p w14:paraId="2462BA11" w14:textId="1CBF6F27" w:rsidR="00A519D9" w:rsidRDefault="00A519D9" w:rsidP="00221D45">
      <w:pPr>
        <w:rPr>
          <w:lang w:val="en-US"/>
        </w:rPr>
      </w:pPr>
      <w:r>
        <w:rPr>
          <w:rFonts w:hint="eastAsia"/>
          <w:lang w:val="en-US"/>
        </w:rPr>
        <w:t>2</w:t>
      </w:r>
      <w:r>
        <w:rPr>
          <w:rFonts w:hint="eastAsia"/>
          <w:lang w:val="en-US"/>
        </w:rPr>
        <w:t>）</w:t>
      </w:r>
      <w:r w:rsidRPr="00A519D9">
        <w:rPr>
          <w:rFonts w:hint="eastAsia"/>
          <w:lang w:val="en-US"/>
        </w:rPr>
        <w:t>查阅当前被试的平衡顺序，如有需要，</w:t>
      </w:r>
      <w:r>
        <w:rPr>
          <w:rFonts w:hint="eastAsia"/>
          <w:lang w:val="en-US"/>
        </w:rPr>
        <w:t>请扫描员</w:t>
      </w:r>
      <w:r w:rsidRPr="00A519D9">
        <w:rPr>
          <w:rFonts w:hint="eastAsia"/>
          <w:lang w:val="en-US"/>
        </w:rPr>
        <w:t>调整反刍与分心任务的先后顺序</w:t>
      </w:r>
    </w:p>
    <w:p w14:paraId="4451EE61" w14:textId="1DB75187" w:rsidR="00382FDB" w:rsidRDefault="00382FDB" w:rsidP="00221D45">
      <w:pPr>
        <w:rPr>
          <w:lang w:val="en-US"/>
        </w:rPr>
      </w:pPr>
      <w:r>
        <w:rPr>
          <w:rFonts w:hint="eastAsia"/>
          <w:lang w:val="en-US"/>
        </w:rPr>
        <w:t>3</w:t>
      </w:r>
      <w:r>
        <w:rPr>
          <w:rFonts w:hint="eastAsia"/>
          <w:lang w:val="en-US"/>
        </w:rPr>
        <w:t>）打开</w:t>
      </w:r>
      <w:r w:rsidR="00DD6815">
        <w:rPr>
          <w:rFonts w:hint="eastAsia"/>
          <w:lang w:val="en-US"/>
        </w:rPr>
        <w:t>刺激呈现电脑上的</w:t>
      </w:r>
      <w:r w:rsidR="00DD6815">
        <w:rPr>
          <w:rFonts w:hint="eastAsia"/>
          <w:lang w:val="en-US"/>
        </w:rPr>
        <w:t>PsychoPy</w:t>
      </w:r>
      <w:r w:rsidR="00DD6815">
        <w:rPr>
          <w:rFonts w:hint="eastAsia"/>
          <w:lang w:val="en-US"/>
        </w:rPr>
        <w:t>程序</w:t>
      </w:r>
    </w:p>
    <w:p w14:paraId="6BEFF8A7" w14:textId="2E2AC5A2" w:rsidR="00DD6815" w:rsidRDefault="00DD6815" w:rsidP="00221D45">
      <w:pPr>
        <w:rPr>
          <w:rFonts w:hint="eastAsia"/>
          <w:lang w:val="en-US"/>
        </w:rPr>
      </w:pPr>
      <w:r>
        <w:rPr>
          <w:rFonts w:hint="eastAsia"/>
          <w:lang w:val="en-US"/>
        </w:rPr>
        <w:t>4</w:t>
      </w:r>
      <w:r>
        <w:rPr>
          <w:rFonts w:hint="eastAsia"/>
          <w:lang w:val="en-US"/>
        </w:rPr>
        <w:t>）打开</w:t>
      </w:r>
      <w:r w:rsidR="004709F3">
        <w:rPr>
          <w:rFonts w:hint="eastAsia"/>
          <w:lang w:val="en-US"/>
        </w:rPr>
        <w:t>并播放</w:t>
      </w:r>
      <w:r>
        <w:rPr>
          <w:rFonts w:hint="eastAsia"/>
          <w:lang w:val="en-US"/>
        </w:rPr>
        <w:t>～</w:t>
      </w:r>
      <w:r w:rsidRPr="00DD6815">
        <w:rPr>
          <w:lang w:val="en-US"/>
        </w:rPr>
        <w:t>/RST_Chinese_beta/structural_scan.pptx</w:t>
      </w:r>
      <w:r w:rsidR="00200ECC">
        <w:rPr>
          <w:rFonts w:hint="eastAsia"/>
          <w:lang w:val="en-US"/>
        </w:rPr>
        <w:t>，这是被试在除反刍思维状态任务以及其他任务以外看到的画面。</w:t>
      </w:r>
    </w:p>
    <w:p w14:paraId="3D8A6A5A" w14:textId="072B1DFC" w:rsidR="00200ECC" w:rsidRDefault="00200ECC" w:rsidP="00221D45">
      <w:pPr>
        <w:rPr>
          <w:lang w:val="en-US"/>
        </w:rPr>
      </w:pPr>
      <w:r>
        <w:rPr>
          <w:rFonts w:hint="eastAsia"/>
          <w:lang w:val="en-US"/>
        </w:rPr>
        <w:t>5</w:t>
      </w:r>
      <w:r>
        <w:rPr>
          <w:rFonts w:hint="eastAsia"/>
          <w:lang w:val="en-US"/>
        </w:rPr>
        <w:t>）在进入反刍思维的状态任务的流程以后，按照顺序打开</w:t>
      </w:r>
      <w:r w:rsidRPr="00200ECC">
        <w:rPr>
          <w:lang w:val="en-US"/>
        </w:rPr>
        <w:t>resting_state.psyexp</w:t>
      </w:r>
      <w:r>
        <w:rPr>
          <w:rFonts w:hint="eastAsia"/>
          <w:lang w:val="en-US"/>
        </w:rPr>
        <w:t>、</w:t>
      </w:r>
      <w:r w:rsidRPr="00200ECC">
        <w:rPr>
          <w:lang w:val="en-US"/>
        </w:rPr>
        <w:t>sad_memory.psyexp</w:t>
      </w:r>
      <w:r>
        <w:rPr>
          <w:rFonts w:hint="eastAsia"/>
          <w:lang w:val="en-US"/>
        </w:rPr>
        <w:t>、</w:t>
      </w:r>
      <w:r w:rsidRPr="00200ECC">
        <w:rPr>
          <w:lang w:val="en-US"/>
        </w:rPr>
        <w:t>rumination.psyexp</w:t>
      </w:r>
      <w:r>
        <w:rPr>
          <w:rFonts w:hint="eastAsia"/>
          <w:lang w:val="en-US"/>
        </w:rPr>
        <w:t>、</w:t>
      </w:r>
      <w:r w:rsidRPr="00200ECC">
        <w:rPr>
          <w:lang w:val="en-US"/>
        </w:rPr>
        <w:t>distraction.psyexp</w:t>
      </w:r>
      <w:r>
        <w:rPr>
          <w:rFonts w:hint="eastAsia"/>
          <w:lang w:val="en-US"/>
        </w:rPr>
        <w:t>，分别对应静息态、悲伤时间回忆、反刍思维、分心。</w:t>
      </w:r>
    </w:p>
    <w:p w14:paraId="480CBCCE" w14:textId="0FAE2CE5" w:rsidR="005F6CB0" w:rsidRDefault="005F6CB0" w:rsidP="00221D45">
      <w:pPr>
        <w:rPr>
          <w:lang w:val="en-US"/>
        </w:rPr>
      </w:pPr>
      <w:r>
        <w:rPr>
          <w:rFonts w:hint="eastAsia"/>
          <w:lang w:val="en-US"/>
        </w:rPr>
        <w:t>6</w:t>
      </w:r>
      <w:r>
        <w:rPr>
          <w:rFonts w:hint="eastAsia"/>
          <w:lang w:val="en-US"/>
        </w:rPr>
        <w:t>）在每个阶段开始前按下“同步键”。</w:t>
      </w:r>
    </w:p>
    <w:p w14:paraId="1E6E3DE7" w14:textId="7B4753DF" w:rsidR="0048541E" w:rsidRPr="0048541E" w:rsidRDefault="0048541E" w:rsidP="0048541E">
      <w:pPr>
        <w:rPr>
          <w:lang w:val="en-US"/>
        </w:rPr>
      </w:pPr>
      <w:r>
        <w:rPr>
          <w:rFonts w:hint="eastAsia"/>
          <w:lang w:val="en-US"/>
        </w:rPr>
        <w:t>7</w:t>
      </w:r>
      <w:r>
        <w:rPr>
          <w:rFonts w:hint="eastAsia"/>
          <w:lang w:val="en-US"/>
        </w:rPr>
        <w:t>）</w:t>
      </w:r>
      <w:r w:rsidRPr="0048541E">
        <w:rPr>
          <w:rFonts w:hint="eastAsia"/>
          <w:lang w:val="en-US"/>
        </w:rPr>
        <w:t>在每个“欢迎界面”时，与被试进行简短交流是一个良好实践。这既可以提醒被试接下来的任务，也有助于他们保持投入。</w:t>
      </w:r>
    </w:p>
    <w:p w14:paraId="4FFF974A" w14:textId="4AE87DED" w:rsidR="0048541E" w:rsidRPr="0048541E" w:rsidRDefault="0048541E" w:rsidP="0048541E">
      <w:pPr>
        <w:rPr>
          <w:lang w:val="en-US"/>
        </w:rPr>
      </w:pPr>
      <w:r w:rsidRPr="0048541E">
        <w:rPr>
          <w:rFonts w:hint="eastAsia"/>
          <w:lang w:val="en-US"/>
        </w:rPr>
        <w:t>您可以这样说：</w:t>
      </w:r>
    </w:p>
    <w:p w14:paraId="2AFC9162" w14:textId="0F52A725" w:rsidR="0048541E" w:rsidRPr="00B568D1" w:rsidRDefault="0048541E" w:rsidP="00C931FE">
      <w:pPr>
        <w:rPr>
          <w:rFonts w:ascii="KaiTi_GB2312" w:eastAsia="KaiTi_GB2312" w:hAnsi="KaiTi_GB2312"/>
          <w:lang w:val="en-US"/>
        </w:rPr>
      </w:pPr>
      <w:r w:rsidRPr="00B568D1">
        <w:rPr>
          <w:rFonts w:ascii="KaiTi_GB2312" w:eastAsia="KaiTi_GB2312" w:hAnsi="KaiTi_GB2312" w:hint="eastAsia"/>
          <w:lang w:val="en-US"/>
        </w:rPr>
        <w:t>“[被试姓名]，能听到我说话吗？”</w:t>
      </w:r>
    </w:p>
    <w:p w14:paraId="6C519273" w14:textId="420E43F3" w:rsidR="0048541E" w:rsidRPr="0048541E" w:rsidRDefault="0048541E" w:rsidP="00C931FE">
      <w:pPr>
        <w:rPr>
          <w:lang w:val="en-US"/>
        </w:rPr>
      </w:pPr>
      <w:r w:rsidRPr="0048541E">
        <w:rPr>
          <w:rFonts w:hint="eastAsia"/>
          <w:lang w:val="en-US"/>
        </w:rPr>
        <w:t>在确认被试有回应后（同时也检查是否存在困倦或其他问题），继续说明：</w:t>
      </w:r>
    </w:p>
    <w:p w14:paraId="106C4456" w14:textId="77777777" w:rsidR="0048541E" w:rsidRPr="00B568D1" w:rsidRDefault="0048541E" w:rsidP="00C931FE">
      <w:pPr>
        <w:rPr>
          <w:rFonts w:ascii="KaiTi_GB2312" w:eastAsia="KaiTi_GB2312" w:hAnsi="KaiTi_GB2312" w:hint="eastAsia"/>
          <w:lang w:val="en-US"/>
        </w:rPr>
      </w:pPr>
      <w:r w:rsidRPr="00B568D1">
        <w:rPr>
          <w:rFonts w:ascii="KaiTi_GB2312" w:eastAsia="KaiTi_GB2312" w:hAnsi="KaiTi_GB2312" w:hint="eastAsia"/>
          <w:lang w:val="en-US"/>
        </w:rPr>
        <w:t>“接下来是 [任务名称]。在这一节里，请您……”</w:t>
      </w:r>
    </w:p>
    <w:p w14:paraId="248642C7" w14:textId="0E036DAB" w:rsidR="0048541E" w:rsidRPr="00B568D1" w:rsidRDefault="0048541E" w:rsidP="00C931FE">
      <w:pPr>
        <w:rPr>
          <w:rFonts w:ascii="KaiTi_GB2312" w:eastAsia="KaiTi_GB2312" w:hAnsi="KaiTi_GB2312" w:hint="eastAsia"/>
          <w:lang w:val="en-US"/>
        </w:rPr>
      </w:pPr>
      <w:r w:rsidRPr="0048541E">
        <w:rPr>
          <w:rFonts w:hint="eastAsia"/>
          <w:lang w:val="en-US"/>
        </w:rPr>
        <w:t>静息态（</w:t>
      </w:r>
      <w:r w:rsidRPr="0048541E">
        <w:rPr>
          <w:rFonts w:hint="eastAsia"/>
          <w:lang w:val="en-US"/>
        </w:rPr>
        <w:t>Resting-state</w:t>
      </w:r>
      <w:r w:rsidRPr="0048541E">
        <w:rPr>
          <w:rFonts w:hint="eastAsia"/>
          <w:lang w:val="en-US"/>
        </w:rPr>
        <w:t>）：</w:t>
      </w:r>
      <w:r w:rsidRPr="0048541E">
        <w:rPr>
          <w:rFonts w:hint="eastAsia"/>
          <w:lang w:val="en-US"/>
        </w:rPr>
        <w:t xml:space="preserve"> </w:t>
      </w:r>
      <w:r w:rsidRPr="00B568D1">
        <w:rPr>
          <w:rFonts w:ascii="KaiTi_GB2312" w:eastAsia="KaiTi_GB2312" w:hAnsi="KaiTi_GB2312" w:hint="eastAsia"/>
          <w:lang w:val="en-US"/>
        </w:rPr>
        <w:t>看着屏幕，保持清醒，不要特意去想任何事情。</w:t>
      </w:r>
    </w:p>
    <w:p w14:paraId="4DBC9439" w14:textId="03F62192" w:rsidR="0048541E" w:rsidRPr="00B568D1" w:rsidRDefault="0048541E" w:rsidP="00C931FE">
      <w:pPr>
        <w:rPr>
          <w:rFonts w:ascii="KaiTi_GB2312" w:eastAsia="KaiTi_GB2312" w:hAnsi="KaiTi_GB2312" w:hint="eastAsia"/>
          <w:lang w:val="en-US"/>
        </w:rPr>
      </w:pPr>
      <w:r>
        <w:rPr>
          <w:rFonts w:hint="eastAsia"/>
          <w:lang w:val="en-US"/>
        </w:rPr>
        <w:t>悲伤</w:t>
      </w:r>
      <w:r w:rsidRPr="0048541E">
        <w:rPr>
          <w:rFonts w:hint="eastAsia"/>
          <w:lang w:val="en-US"/>
        </w:rPr>
        <w:t>记忆（</w:t>
      </w:r>
      <w:r w:rsidRPr="0048541E">
        <w:rPr>
          <w:rFonts w:hint="eastAsia"/>
          <w:lang w:val="en-US"/>
        </w:rPr>
        <w:t>Dysphoric memory</w:t>
      </w:r>
      <w:r w:rsidRPr="0048541E">
        <w:rPr>
          <w:rFonts w:hint="eastAsia"/>
          <w:lang w:val="en-US"/>
        </w:rPr>
        <w:t>）：</w:t>
      </w:r>
      <w:r w:rsidRPr="0048541E">
        <w:rPr>
          <w:rFonts w:hint="eastAsia"/>
          <w:lang w:val="en-US"/>
        </w:rPr>
        <w:t xml:space="preserve"> </w:t>
      </w:r>
      <w:r w:rsidRPr="00B568D1">
        <w:rPr>
          <w:rFonts w:ascii="KaiTi_GB2312" w:eastAsia="KaiTi_GB2312" w:hAnsi="KaiTi_GB2312" w:hint="eastAsia"/>
          <w:lang w:val="en-US"/>
        </w:rPr>
        <w:t>尽可能生动地在想象中重现屏幕上关键词所对应的事件，就像再次经历这一事件一样。</w:t>
      </w:r>
    </w:p>
    <w:p w14:paraId="568F36EE" w14:textId="14728335" w:rsidR="0048541E" w:rsidRDefault="0048541E" w:rsidP="00C931FE">
      <w:pPr>
        <w:rPr>
          <w:lang w:val="en-US"/>
        </w:rPr>
      </w:pPr>
      <w:r w:rsidRPr="0048541E">
        <w:rPr>
          <w:rFonts w:hint="eastAsia"/>
          <w:lang w:val="en-US"/>
        </w:rPr>
        <w:t>反刍（</w:t>
      </w:r>
      <w:r w:rsidRPr="0048541E">
        <w:rPr>
          <w:rFonts w:hint="eastAsia"/>
          <w:lang w:val="en-US"/>
        </w:rPr>
        <w:t>Rumination</w:t>
      </w:r>
      <w:r w:rsidRPr="0048541E">
        <w:rPr>
          <w:rFonts w:hint="eastAsia"/>
          <w:lang w:val="en-US"/>
        </w:rPr>
        <w:t>）：</w:t>
      </w:r>
      <w:r w:rsidRPr="0048541E">
        <w:rPr>
          <w:rFonts w:hint="eastAsia"/>
          <w:lang w:val="en-US"/>
        </w:rPr>
        <w:t xml:space="preserve"> </w:t>
      </w:r>
      <w:r w:rsidRPr="00B568D1">
        <w:rPr>
          <w:rFonts w:ascii="KaiTi_GB2312" w:eastAsia="KaiTi_GB2312" w:hAnsi="KaiTi_GB2312" w:hint="eastAsia"/>
          <w:lang w:val="en-US"/>
        </w:rPr>
        <w:t>根据屏幕上的提示语去思考您刚才回忆过的事件。</w:t>
      </w:r>
    </w:p>
    <w:p w14:paraId="0AFC9B68" w14:textId="08203F54" w:rsidR="0048541E" w:rsidRPr="00B568D1" w:rsidRDefault="0048541E" w:rsidP="00C931FE">
      <w:pPr>
        <w:rPr>
          <w:rFonts w:ascii="KaiTi_GB2312" w:eastAsia="KaiTi_GB2312" w:hAnsi="KaiTi_GB2312"/>
          <w:lang w:val="en-US"/>
        </w:rPr>
      </w:pPr>
      <w:r w:rsidRPr="0048541E">
        <w:rPr>
          <w:rFonts w:hint="eastAsia"/>
          <w:lang w:val="en-US"/>
        </w:rPr>
        <w:lastRenderedPageBreak/>
        <w:t>分心（</w:t>
      </w:r>
      <w:r w:rsidRPr="0048541E">
        <w:rPr>
          <w:rFonts w:hint="eastAsia"/>
          <w:lang w:val="en-US"/>
        </w:rPr>
        <w:t>Distraction</w:t>
      </w:r>
      <w:r w:rsidRPr="0048541E">
        <w:rPr>
          <w:rFonts w:hint="eastAsia"/>
          <w:lang w:val="en-US"/>
        </w:rPr>
        <w:t>）：</w:t>
      </w:r>
      <w:r w:rsidRPr="0048541E">
        <w:rPr>
          <w:rFonts w:hint="eastAsia"/>
          <w:lang w:val="en-US"/>
        </w:rPr>
        <w:t xml:space="preserve"> </w:t>
      </w:r>
      <w:r w:rsidRPr="00B568D1">
        <w:rPr>
          <w:rFonts w:ascii="KaiTi_GB2312" w:eastAsia="KaiTi_GB2312" w:hAnsi="KaiTi_GB2312" w:hint="eastAsia"/>
          <w:lang w:val="en-US"/>
        </w:rPr>
        <w:t>集中注意力在屏幕上提示语所表达的内容，并尽可能生动地在脑海中把它想象出来。</w:t>
      </w:r>
    </w:p>
    <w:p w14:paraId="4DA46E9A" w14:textId="77777777" w:rsidR="002574B8" w:rsidRPr="002574B8" w:rsidRDefault="002574B8" w:rsidP="002574B8">
      <w:pPr>
        <w:rPr>
          <w:rFonts w:hint="eastAsia"/>
          <w:lang w:val="en-US"/>
        </w:rPr>
      </w:pPr>
      <w:r w:rsidRPr="002574B8">
        <w:rPr>
          <w:rFonts w:hint="eastAsia"/>
          <w:lang w:val="en-US"/>
        </w:rPr>
        <w:t>注意点：</w:t>
      </w:r>
    </w:p>
    <w:p w14:paraId="3833F22C" w14:textId="11129DE2" w:rsidR="002574B8" w:rsidRPr="002574B8" w:rsidRDefault="002574B8" w:rsidP="002574B8">
      <w:pPr>
        <w:rPr>
          <w:rFonts w:hint="eastAsia"/>
          <w:lang w:val="en-US"/>
        </w:rPr>
      </w:pPr>
      <w:r w:rsidRPr="002574B8">
        <w:rPr>
          <w:rFonts w:hint="eastAsia"/>
          <w:lang w:val="en-US"/>
        </w:rPr>
        <w:t xml:space="preserve">a. </w:t>
      </w:r>
      <w:r w:rsidRPr="002574B8">
        <w:rPr>
          <w:rFonts w:hint="eastAsia"/>
          <w:lang w:val="en-US"/>
        </w:rPr>
        <w:t>开始后，如果“即将开始，请等待</w:t>
      </w:r>
      <w:r w:rsidRPr="002574B8">
        <w:rPr>
          <w:rFonts w:hint="eastAsia"/>
          <w:lang w:val="en-US"/>
        </w:rPr>
        <w:t>......</w:t>
      </w:r>
      <w:r w:rsidRPr="002574B8">
        <w:rPr>
          <w:rFonts w:hint="eastAsia"/>
          <w:lang w:val="en-US"/>
        </w:rPr>
        <w:t>”字样在持续</w:t>
      </w:r>
      <w:r w:rsidRPr="002574B8">
        <w:rPr>
          <w:rFonts w:hint="eastAsia"/>
          <w:lang w:val="en-US"/>
        </w:rPr>
        <w:t xml:space="preserve"> 10 </w:t>
      </w:r>
      <w:r w:rsidRPr="002574B8">
        <w:rPr>
          <w:rFonts w:hint="eastAsia"/>
          <w:lang w:val="en-US"/>
        </w:rPr>
        <w:t>秒以后变为实验刺激，表示</w:t>
      </w:r>
      <w:r w:rsidRPr="002574B8">
        <w:rPr>
          <w:rFonts w:hint="eastAsia"/>
          <w:lang w:val="en-US"/>
        </w:rPr>
        <w:t xml:space="preserve"> </w:t>
      </w:r>
      <w:r w:rsidRPr="002574B8">
        <w:rPr>
          <w:rFonts w:hint="eastAsia"/>
          <w:lang w:val="en-US"/>
        </w:rPr>
        <w:t>同步成功。如果同步失败，请按下键盘上的</w:t>
      </w:r>
      <w:r w:rsidRPr="002574B8">
        <w:rPr>
          <w:rFonts w:hint="eastAsia"/>
          <w:lang w:val="en-US"/>
        </w:rPr>
        <w:t xml:space="preserve"> </w:t>
      </w:r>
      <w:r>
        <w:rPr>
          <w:lang w:val="en-US"/>
        </w:rPr>
        <w:t>esc</w:t>
      </w:r>
      <w:r w:rsidRPr="002574B8">
        <w:rPr>
          <w:rFonts w:hint="eastAsia"/>
          <w:lang w:val="en-US"/>
        </w:rPr>
        <w:t>键中断程序，随后再次打开刚才打开的</w:t>
      </w:r>
      <w:r w:rsidRPr="002574B8">
        <w:rPr>
          <w:rFonts w:hint="eastAsia"/>
          <w:lang w:val="en-US"/>
        </w:rPr>
        <w:t>.</w:t>
      </w:r>
      <w:r w:rsidRPr="002574B8">
        <w:rPr>
          <w:lang w:val="en-US"/>
        </w:rPr>
        <w:t xml:space="preserve"> </w:t>
      </w:r>
      <w:r w:rsidRPr="00200ECC">
        <w:rPr>
          <w:lang w:val="en-US"/>
        </w:rPr>
        <w:t>psyexp</w:t>
      </w:r>
      <w:r w:rsidRPr="002574B8">
        <w:rPr>
          <w:rFonts w:hint="eastAsia"/>
          <w:lang w:val="en-US"/>
        </w:rPr>
        <w:t>文件，并在“反刍思维状态任务扫描记录单”上对应序列旁的空格中记下“因为同步失败，中断重开”字样。</w:t>
      </w:r>
    </w:p>
    <w:p w14:paraId="3BDE4EDD" w14:textId="214388FB" w:rsidR="002574B8" w:rsidRPr="0048541E" w:rsidRDefault="002574B8" w:rsidP="002574B8">
      <w:pPr>
        <w:rPr>
          <w:lang w:val="en-US"/>
        </w:rPr>
      </w:pPr>
      <w:r w:rsidRPr="002574B8">
        <w:rPr>
          <w:rFonts w:hint="eastAsia"/>
          <w:lang w:val="en-US"/>
        </w:rPr>
        <w:t xml:space="preserve">b. </w:t>
      </w:r>
      <w:r w:rsidRPr="002574B8">
        <w:rPr>
          <w:rFonts w:hint="eastAsia"/>
          <w:lang w:val="en-US"/>
        </w:rPr>
        <w:t>“反刍思维状态任务扫描记录单”分为</w:t>
      </w:r>
      <w:r w:rsidRPr="002574B8">
        <w:rPr>
          <w:rFonts w:hint="eastAsia"/>
          <w:lang w:val="en-US"/>
        </w:rPr>
        <w:t xml:space="preserve"> A </w:t>
      </w:r>
      <w:r w:rsidRPr="002574B8">
        <w:rPr>
          <w:rFonts w:hint="eastAsia"/>
          <w:lang w:val="en-US"/>
        </w:rPr>
        <w:t>类和</w:t>
      </w:r>
      <w:r w:rsidRPr="002574B8">
        <w:rPr>
          <w:rFonts w:hint="eastAsia"/>
          <w:lang w:val="en-US"/>
        </w:rPr>
        <w:t xml:space="preserve"> B </w:t>
      </w:r>
      <w:r w:rsidRPr="002574B8">
        <w:rPr>
          <w:rFonts w:hint="eastAsia"/>
          <w:lang w:val="en-US"/>
        </w:rPr>
        <w:t>类，请按照被试实际的类型在对应</w:t>
      </w:r>
      <w:r w:rsidRPr="002574B8">
        <w:rPr>
          <w:rFonts w:hint="eastAsia"/>
          <w:lang w:val="en-US"/>
        </w:rPr>
        <w:t xml:space="preserve"> </w:t>
      </w:r>
      <w:r w:rsidRPr="002574B8">
        <w:rPr>
          <w:rFonts w:hint="eastAsia"/>
          <w:lang w:val="en-US"/>
        </w:rPr>
        <w:t>的位置填写。除了上述中断重开以外，出现任何其它意外情况都需如实记录，完全顺利的话请填写“</w:t>
      </w:r>
      <w:r w:rsidRPr="002574B8">
        <w:rPr>
          <w:rFonts w:hint="eastAsia"/>
          <w:lang w:val="en-US"/>
        </w:rPr>
        <w:t>OK</w:t>
      </w:r>
      <w:r w:rsidRPr="002574B8">
        <w:rPr>
          <w:rFonts w:hint="eastAsia"/>
          <w:lang w:val="en-US"/>
        </w:rPr>
        <w:t>”。</w:t>
      </w:r>
    </w:p>
    <w:p w14:paraId="1730FE9C" w14:textId="77777777" w:rsidR="002574B8" w:rsidRDefault="002574B8" w:rsidP="00C931FE">
      <w:pPr>
        <w:rPr>
          <w:lang w:val="en-US"/>
        </w:rPr>
      </w:pPr>
    </w:p>
    <w:p w14:paraId="2EFB7E36" w14:textId="77777777" w:rsidR="005F6CB0" w:rsidRDefault="005F6CB0" w:rsidP="00221D45">
      <w:pPr>
        <w:rPr>
          <w:rFonts w:hint="eastAsia"/>
          <w:lang w:val="en-US"/>
        </w:rPr>
      </w:pPr>
    </w:p>
    <w:p w14:paraId="37DA4AE4" w14:textId="77777777" w:rsidR="00A519D9" w:rsidRPr="00221D45" w:rsidRDefault="00A519D9" w:rsidP="00221D45">
      <w:pPr>
        <w:rPr>
          <w:rFonts w:hint="eastAsia"/>
          <w:lang w:val="en-US"/>
        </w:rPr>
      </w:pPr>
    </w:p>
    <w:p w14:paraId="5EE17629" w14:textId="77777777" w:rsidR="000B7CE8" w:rsidRDefault="000B7CE8" w:rsidP="00646362"/>
    <w:p w14:paraId="6C6075B3" w14:textId="76859CC5" w:rsidR="000B7CE8" w:rsidRDefault="000B7CE8" w:rsidP="00646362">
      <w:r>
        <w:rPr>
          <w:rFonts w:hint="eastAsia"/>
        </w:rPr>
        <w:t>参考文献：</w:t>
      </w:r>
    </w:p>
    <w:p w14:paraId="7F541F40" w14:textId="77777777" w:rsidR="0081059B" w:rsidRPr="0081059B" w:rsidRDefault="0081059B" w:rsidP="0081059B">
      <w:pPr>
        <w:pStyle w:val="EndNoteBibliography"/>
        <w:ind w:left="720" w:hanging="720"/>
        <w:rPr>
          <w:noProof/>
        </w:rPr>
      </w:pPr>
      <w:r>
        <w:fldChar w:fldCharType="begin"/>
      </w:r>
      <w:r>
        <w:instrText xml:space="preserve"> ADDIN EN.REFLIST </w:instrText>
      </w:r>
      <w:r>
        <w:fldChar w:fldCharType="separate"/>
      </w:r>
      <w:r w:rsidRPr="0081059B">
        <w:rPr>
          <w:noProof/>
        </w:rPr>
        <w:t>1.</w:t>
      </w:r>
      <w:r w:rsidRPr="0081059B">
        <w:rPr>
          <w:noProof/>
        </w:rPr>
        <w:tab/>
        <w:t xml:space="preserve">S. Nolen-Hoeksema, </w:t>
      </w:r>
      <w:r w:rsidRPr="0081059B">
        <w:rPr>
          <w:i/>
          <w:noProof/>
        </w:rPr>
        <w:t>Women who think too much: How to break free of overthinking and reclaim your life</w:t>
      </w:r>
      <w:r w:rsidRPr="0081059B">
        <w:rPr>
          <w:noProof/>
        </w:rPr>
        <w:t xml:space="preserve"> (Macmillan, 2003).</w:t>
      </w:r>
    </w:p>
    <w:p w14:paraId="07B7F81E" w14:textId="338B3A9B" w:rsidR="00646362" w:rsidRDefault="0081059B" w:rsidP="00646362">
      <w:r>
        <w:fldChar w:fldCharType="end"/>
      </w:r>
    </w:p>
    <w:p w14:paraId="67EF5F70" w14:textId="77777777" w:rsidR="00B568D1" w:rsidRDefault="00B568D1" w:rsidP="00646362"/>
    <w:p w14:paraId="141BCEA5" w14:textId="797B5CBB" w:rsidR="00B568D1" w:rsidRDefault="00F0135A" w:rsidP="00F0135A">
      <w:pPr>
        <w:pStyle w:val="Heading2"/>
        <w:rPr>
          <w:rFonts w:hint="eastAsia"/>
        </w:rPr>
      </w:pPr>
      <w:r>
        <w:rPr>
          <w:rFonts w:hint="eastAsia"/>
        </w:rPr>
        <w:t xml:space="preserve">3.0 </w:t>
      </w:r>
      <w:r>
        <w:rPr>
          <w:rFonts w:hint="eastAsia"/>
        </w:rPr>
        <w:t>修改历史</w:t>
      </w:r>
    </w:p>
    <w:tbl>
      <w:tblPr>
        <w:tblStyle w:val="TableGrid"/>
        <w:tblW w:w="0" w:type="auto"/>
        <w:tblLook w:val="04A0" w:firstRow="1" w:lastRow="0" w:firstColumn="1" w:lastColumn="0" w:noHBand="0" w:noVBand="1"/>
      </w:tblPr>
      <w:tblGrid>
        <w:gridCol w:w="3116"/>
        <w:gridCol w:w="1132"/>
        <w:gridCol w:w="5102"/>
      </w:tblGrid>
      <w:tr w:rsidR="00B568D1" w:rsidRPr="00701636" w14:paraId="64597E6A" w14:textId="77777777" w:rsidTr="00914D99">
        <w:tc>
          <w:tcPr>
            <w:tcW w:w="3116" w:type="dxa"/>
          </w:tcPr>
          <w:p w14:paraId="6B59CAF5" w14:textId="3A3DB3E6" w:rsidR="00B568D1" w:rsidRPr="00701636" w:rsidRDefault="00F0135A" w:rsidP="00914D99">
            <w:pPr>
              <w:rPr>
                <w:rFonts w:cs="Times New Roman"/>
                <w:lang w:val="en-US"/>
              </w:rPr>
            </w:pPr>
            <w:r w:rsidRPr="00701636">
              <w:rPr>
                <w:rFonts w:cs="Times New Roman"/>
                <w:lang w:val="en-US"/>
              </w:rPr>
              <w:t>时间</w:t>
            </w:r>
          </w:p>
        </w:tc>
        <w:tc>
          <w:tcPr>
            <w:tcW w:w="1132" w:type="dxa"/>
          </w:tcPr>
          <w:p w14:paraId="6ECC0E57" w14:textId="302FCA1E" w:rsidR="00B568D1" w:rsidRPr="00701636" w:rsidRDefault="00F0135A" w:rsidP="00914D99">
            <w:pPr>
              <w:rPr>
                <w:rFonts w:cs="Times New Roman"/>
                <w:lang w:val="en-US"/>
              </w:rPr>
            </w:pPr>
            <w:r w:rsidRPr="00701636">
              <w:rPr>
                <w:rFonts w:cs="Times New Roman"/>
                <w:lang w:val="en-US"/>
              </w:rPr>
              <w:t>版本</w:t>
            </w:r>
          </w:p>
        </w:tc>
        <w:tc>
          <w:tcPr>
            <w:tcW w:w="5102" w:type="dxa"/>
          </w:tcPr>
          <w:p w14:paraId="254F0AAE" w14:textId="77E1D6C2" w:rsidR="00B568D1" w:rsidRPr="00701636" w:rsidRDefault="00F0135A" w:rsidP="00914D99">
            <w:pPr>
              <w:rPr>
                <w:rFonts w:cs="Times New Roman"/>
                <w:lang w:val="en-US"/>
              </w:rPr>
            </w:pPr>
            <w:r w:rsidRPr="00701636">
              <w:rPr>
                <w:rFonts w:cs="Times New Roman"/>
                <w:lang w:val="en-US"/>
              </w:rPr>
              <w:t>修改概要</w:t>
            </w:r>
          </w:p>
        </w:tc>
      </w:tr>
      <w:tr w:rsidR="00B568D1" w:rsidRPr="00701636" w14:paraId="76A58F64" w14:textId="77777777" w:rsidTr="00914D99">
        <w:tc>
          <w:tcPr>
            <w:tcW w:w="3116" w:type="dxa"/>
          </w:tcPr>
          <w:p w14:paraId="5853941B" w14:textId="16F750C2" w:rsidR="00B568D1" w:rsidRPr="00701636" w:rsidRDefault="00B568D1" w:rsidP="00914D99">
            <w:pPr>
              <w:rPr>
                <w:rFonts w:cs="Times New Roman"/>
                <w:lang w:val="en-US"/>
              </w:rPr>
            </w:pPr>
            <w:r w:rsidRPr="00701636">
              <w:rPr>
                <w:rFonts w:cs="Times New Roman"/>
                <w:lang w:val="en-US"/>
              </w:rPr>
              <w:t>202</w:t>
            </w:r>
            <w:r w:rsidR="00F0135A" w:rsidRPr="00701636">
              <w:rPr>
                <w:rFonts w:cs="Times New Roman"/>
                <w:lang w:val="en-US"/>
              </w:rPr>
              <w:t>5</w:t>
            </w:r>
            <w:r w:rsidRPr="00701636">
              <w:rPr>
                <w:rFonts w:cs="Times New Roman"/>
                <w:lang w:val="en-US"/>
              </w:rPr>
              <w:t>/</w:t>
            </w:r>
            <w:r w:rsidR="00F0135A" w:rsidRPr="00701636">
              <w:rPr>
                <w:rFonts w:cs="Times New Roman"/>
                <w:lang w:val="en-US"/>
              </w:rPr>
              <w:t>8</w:t>
            </w:r>
            <w:r w:rsidRPr="00701636">
              <w:rPr>
                <w:rFonts w:cs="Times New Roman"/>
                <w:lang w:val="en-US"/>
              </w:rPr>
              <w:t>/</w:t>
            </w:r>
            <w:r w:rsidR="00F0135A" w:rsidRPr="00701636">
              <w:rPr>
                <w:rFonts w:cs="Times New Roman"/>
                <w:lang w:val="en-US"/>
              </w:rPr>
              <w:t>2</w:t>
            </w:r>
            <w:r w:rsidRPr="00701636">
              <w:rPr>
                <w:rFonts w:cs="Times New Roman"/>
                <w:lang w:val="en-US"/>
              </w:rPr>
              <w:t>6</w:t>
            </w:r>
          </w:p>
        </w:tc>
        <w:tc>
          <w:tcPr>
            <w:tcW w:w="1132" w:type="dxa"/>
          </w:tcPr>
          <w:p w14:paraId="1965A35B" w14:textId="77777777" w:rsidR="00B568D1" w:rsidRPr="00701636" w:rsidRDefault="00B568D1" w:rsidP="00914D99">
            <w:pPr>
              <w:rPr>
                <w:rFonts w:cs="Times New Roman"/>
                <w:lang w:val="en-US"/>
              </w:rPr>
            </w:pPr>
            <w:r w:rsidRPr="00701636">
              <w:rPr>
                <w:rFonts w:cs="Times New Roman"/>
                <w:lang w:val="en-US"/>
              </w:rPr>
              <w:t>1.0</w:t>
            </w:r>
          </w:p>
        </w:tc>
        <w:tc>
          <w:tcPr>
            <w:tcW w:w="5102" w:type="dxa"/>
          </w:tcPr>
          <w:p w14:paraId="6B38A1D6" w14:textId="60F24A29" w:rsidR="00B568D1" w:rsidRPr="00701636" w:rsidRDefault="00F0135A" w:rsidP="00914D99">
            <w:pPr>
              <w:rPr>
                <w:rFonts w:cs="Times New Roman"/>
                <w:lang w:val="en-US"/>
              </w:rPr>
            </w:pPr>
            <w:r w:rsidRPr="00701636">
              <w:rPr>
                <w:rFonts w:cs="Times New Roman"/>
                <w:lang w:val="en-US"/>
              </w:rPr>
              <w:t>初版</w:t>
            </w:r>
          </w:p>
        </w:tc>
      </w:tr>
    </w:tbl>
    <w:p w14:paraId="6AB37FEB" w14:textId="77777777" w:rsidR="00B568D1" w:rsidRPr="00964F86" w:rsidRDefault="00B568D1" w:rsidP="00646362">
      <w:pPr>
        <w:rPr>
          <w:rFonts w:hint="eastAsia"/>
        </w:rPr>
      </w:pPr>
    </w:p>
    <w:sectPr w:rsidR="00B568D1" w:rsidRPr="00964F86">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panose1 w:val="020B0004020202020204"/>
    <w:charset w:val="00"/>
    <w:family w:val="swiss"/>
    <w:pitch w:val="variable"/>
    <w:sig w:usb0="20000287" w:usb1="00000003"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FangSong_GB2312">
    <w:panose1 w:val="02010609030101010101"/>
    <w:charset w:val="86"/>
    <w:family w:val="modern"/>
    <w:pitch w:val="fixed"/>
    <w:sig w:usb0="00000001" w:usb1="080E0000" w:usb2="00000010" w:usb3="00000000" w:csb0="00040001" w:csb1="00000000"/>
  </w:font>
  <w:font w:name="DengXian Light">
    <w:altName w:val="等线 Light"/>
    <w:panose1 w:val="02010600030101010101"/>
    <w:charset w:val="86"/>
    <w:family w:val="auto"/>
    <w:pitch w:val="variable"/>
    <w:sig w:usb0="A00002BF" w:usb1="38CF7CFA" w:usb2="00000016" w:usb3="00000000" w:csb0="0004000F" w:csb1="00000000"/>
  </w:font>
  <w:font w:name="Aptos Display">
    <w:panose1 w:val="020B0004020202020204"/>
    <w:charset w:val="00"/>
    <w:family w:val="swiss"/>
    <w:pitch w:val="variable"/>
    <w:sig w:usb0="20000287" w:usb1="00000003" w:usb2="00000000" w:usb3="00000000" w:csb0="0000019F" w:csb1="00000000"/>
  </w:font>
  <w:font w:name="KaiTi_GB2312">
    <w:altName w:val="楷体_GB2312"/>
    <w:panose1 w:val="020B0604020202020204"/>
    <w:charset w:val="86"/>
    <w:family w:val="modern"/>
    <w:pitch w:val="fixed"/>
    <w:sig w:usb0="00000001" w:usb1="080E0000" w:usb2="00000010" w:usb3="00000000" w:csb0="00040001" w:csb1="00000000"/>
  </w:font>
  <w:font w:name="Calibri">
    <w:panose1 w:val="020F05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738C18A4"/>
    <w:multiLevelType w:val="hybridMultilevel"/>
    <w:tmpl w:val="034604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01360996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7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PNA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607B75"/>
    <w:rsid w:val="00000BF7"/>
    <w:rsid w:val="00000E08"/>
    <w:rsid w:val="0000305F"/>
    <w:rsid w:val="00004990"/>
    <w:rsid w:val="00007690"/>
    <w:rsid w:val="0000778D"/>
    <w:rsid w:val="00011BF3"/>
    <w:rsid w:val="00011C39"/>
    <w:rsid w:val="0001213B"/>
    <w:rsid w:val="000146B0"/>
    <w:rsid w:val="0001683D"/>
    <w:rsid w:val="00016AB0"/>
    <w:rsid w:val="00017825"/>
    <w:rsid w:val="000179E1"/>
    <w:rsid w:val="00021991"/>
    <w:rsid w:val="0002320E"/>
    <w:rsid w:val="0002353A"/>
    <w:rsid w:val="000246E0"/>
    <w:rsid w:val="00025C52"/>
    <w:rsid w:val="000300D4"/>
    <w:rsid w:val="00031C4C"/>
    <w:rsid w:val="0003237A"/>
    <w:rsid w:val="000323D2"/>
    <w:rsid w:val="000335C0"/>
    <w:rsid w:val="00033C37"/>
    <w:rsid w:val="00033CC0"/>
    <w:rsid w:val="00034434"/>
    <w:rsid w:val="00034D7A"/>
    <w:rsid w:val="0003565D"/>
    <w:rsid w:val="00040C17"/>
    <w:rsid w:val="000419C5"/>
    <w:rsid w:val="00042D0D"/>
    <w:rsid w:val="00047A56"/>
    <w:rsid w:val="000508B6"/>
    <w:rsid w:val="00053741"/>
    <w:rsid w:val="00054D5E"/>
    <w:rsid w:val="00055181"/>
    <w:rsid w:val="00055603"/>
    <w:rsid w:val="0005641D"/>
    <w:rsid w:val="00060B33"/>
    <w:rsid w:val="0006101B"/>
    <w:rsid w:val="00061E0F"/>
    <w:rsid w:val="00062782"/>
    <w:rsid w:val="00064B16"/>
    <w:rsid w:val="00065E0C"/>
    <w:rsid w:val="00065E52"/>
    <w:rsid w:val="00065FD0"/>
    <w:rsid w:val="00074754"/>
    <w:rsid w:val="00077745"/>
    <w:rsid w:val="000802F5"/>
    <w:rsid w:val="00080F1A"/>
    <w:rsid w:val="00085203"/>
    <w:rsid w:val="00085795"/>
    <w:rsid w:val="000878B0"/>
    <w:rsid w:val="00091946"/>
    <w:rsid w:val="000925A1"/>
    <w:rsid w:val="00092ABE"/>
    <w:rsid w:val="00093AB8"/>
    <w:rsid w:val="00094EC3"/>
    <w:rsid w:val="00095968"/>
    <w:rsid w:val="000A07A5"/>
    <w:rsid w:val="000A0CDC"/>
    <w:rsid w:val="000A1F6A"/>
    <w:rsid w:val="000A340D"/>
    <w:rsid w:val="000A38AF"/>
    <w:rsid w:val="000A3DAD"/>
    <w:rsid w:val="000A4AFF"/>
    <w:rsid w:val="000A7695"/>
    <w:rsid w:val="000A7F8D"/>
    <w:rsid w:val="000B2258"/>
    <w:rsid w:val="000B25FB"/>
    <w:rsid w:val="000B2E89"/>
    <w:rsid w:val="000B362A"/>
    <w:rsid w:val="000B4089"/>
    <w:rsid w:val="000B446E"/>
    <w:rsid w:val="000B4832"/>
    <w:rsid w:val="000B63DE"/>
    <w:rsid w:val="000B6AE7"/>
    <w:rsid w:val="000B7CE8"/>
    <w:rsid w:val="000C1193"/>
    <w:rsid w:val="000C1BD3"/>
    <w:rsid w:val="000C1C31"/>
    <w:rsid w:val="000C2C94"/>
    <w:rsid w:val="000C390C"/>
    <w:rsid w:val="000C5194"/>
    <w:rsid w:val="000C72AB"/>
    <w:rsid w:val="000D4187"/>
    <w:rsid w:val="000D4DB3"/>
    <w:rsid w:val="000D6412"/>
    <w:rsid w:val="000E1824"/>
    <w:rsid w:val="000E1916"/>
    <w:rsid w:val="000E1A52"/>
    <w:rsid w:val="000E2DC4"/>
    <w:rsid w:val="000E32B4"/>
    <w:rsid w:val="000E42C1"/>
    <w:rsid w:val="000E5D89"/>
    <w:rsid w:val="000E5F87"/>
    <w:rsid w:val="000F2690"/>
    <w:rsid w:val="000F26F5"/>
    <w:rsid w:val="000F3497"/>
    <w:rsid w:val="000F5193"/>
    <w:rsid w:val="000F5B8F"/>
    <w:rsid w:val="000F5C46"/>
    <w:rsid w:val="000F64CF"/>
    <w:rsid w:val="00100808"/>
    <w:rsid w:val="00101EA6"/>
    <w:rsid w:val="0010259A"/>
    <w:rsid w:val="00104A39"/>
    <w:rsid w:val="001072D8"/>
    <w:rsid w:val="00107CE1"/>
    <w:rsid w:val="0011023B"/>
    <w:rsid w:val="00111EFF"/>
    <w:rsid w:val="00113A0C"/>
    <w:rsid w:val="001149EE"/>
    <w:rsid w:val="0011514E"/>
    <w:rsid w:val="00116E51"/>
    <w:rsid w:val="00117A48"/>
    <w:rsid w:val="001224AB"/>
    <w:rsid w:val="0012430F"/>
    <w:rsid w:val="0013008E"/>
    <w:rsid w:val="00136760"/>
    <w:rsid w:val="001376EA"/>
    <w:rsid w:val="00140405"/>
    <w:rsid w:val="00142E02"/>
    <w:rsid w:val="00147F89"/>
    <w:rsid w:val="001541DE"/>
    <w:rsid w:val="00154407"/>
    <w:rsid w:val="001614F9"/>
    <w:rsid w:val="00164C4D"/>
    <w:rsid w:val="00166B78"/>
    <w:rsid w:val="001673DD"/>
    <w:rsid w:val="001716D0"/>
    <w:rsid w:val="00171901"/>
    <w:rsid w:val="00173DD6"/>
    <w:rsid w:val="00176063"/>
    <w:rsid w:val="00182846"/>
    <w:rsid w:val="00185BF4"/>
    <w:rsid w:val="00187464"/>
    <w:rsid w:val="00190040"/>
    <w:rsid w:val="001907DA"/>
    <w:rsid w:val="00192042"/>
    <w:rsid w:val="00192583"/>
    <w:rsid w:val="00193C80"/>
    <w:rsid w:val="00193CF9"/>
    <w:rsid w:val="001960B0"/>
    <w:rsid w:val="001A1332"/>
    <w:rsid w:val="001A15A7"/>
    <w:rsid w:val="001A3AF1"/>
    <w:rsid w:val="001A5566"/>
    <w:rsid w:val="001A7800"/>
    <w:rsid w:val="001B1412"/>
    <w:rsid w:val="001B18C3"/>
    <w:rsid w:val="001B3359"/>
    <w:rsid w:val="001B39E7"/>
    <w:rsid w:val="001B5BF2"/>
    <w:rsid w:val="001B67D7"/>
    <w:rsid w:val="001C22B4"/>
    <w:rsid w:val="001C30A6"/>
    <w:rsid w:val="001C39D8"/>
    <w:rsid w:val="001C3B2A"/>
    <w:rsid w:val="001C3D5C"/>
    <w:rsid w:val="001C4225"/>
    <w:rsid w:val="001C47CC"/>
    <w:rsid w:val="001C57D9"/>
    <w:rsid w:val="001C58EE"/>
    <w:rsid w:val="001C7AE2"/>
    <w:rsid w:val="001C7AED"/>
    <w:rsid w:val="001D1103"/>
    <w:rsid w:val="001D12D1"/>
    <w:rsid w:val="001D13CC"/>
    <w:rsid w:val="001D2B86"/>
    <w:rsid w:val="001D3CC6"/>
    <w:rsid w:val="001D6116"/>
    <w:rsid w:val="001E07AB"/>
    <w:rsid w:val="001E3E7D"/>
    <w:rsid w:val="001E46EF"/>
    <w:rsid w:val="001E5608"/>
    <w:rsid w:val="001F5223"/>
    <w:rsid w:val="001F5E0E"/>
    <w:rsid w:val="00200ECC"/>
    <w:rsid w:val="00201B86"/>
    <w:rsid w:val="00202554"/>
    <w:rsid w:val="00204FF6"/>
    <w:rsid w:val="002058A5"/>
    <w:rsid w:val="00207564"/>
    <w:rsid w:val="00207677"/>
    <w:rsid w:val="0020799A"/>
    <w:rsid w:val="00211450"/>
    <w:rsid w:val="00211A61"/>
    <w:rsid w:val="00213277"/>
    <w:rsid w:val="00213E16"/>
    <w:rsid w:val="0021676B"/>
    <w:rsid w:val="002167DD"/>
    <w:rsid w:val="00221D45"/>
    <w:rsid w:val="00221E26"/>
    <w:rsid w:val="00221F8E"/>
    <w:rsid w:val="00222328"/>
    <w:rsid w:val="00222C5E"/>
    <w:rsid w:val="0022463E"/>
    <w:rsid w:val="00224F7F"/>
    <w:rsid w:val="0022735A"/>
    <w:rsid w:val="00235CD8"/>
    <w:rsid w:val="00236857"/>
    <w:rsid w:val="00237834"/>
    <w:rsid w:val="00240C87"/>
    <w:rsid w:val="002437D0"/>
    <w:rsid w:val="00243F36"/>
    <w:rsid w:val="002444FC"/>
    <w:rsid w:val="00244657"/>
    <w:rsid w:val="002477C4"/>
    <w:rsid w:val="00250230"/>
    <w:rsid w:val="00252302"/>
    <w:rsid w:val="00252A82"/>
    <w:rsid w:val="00254BCB"/>
    <w:rsid w:val="002555A5"/>
    <w:rsid w:val="0025631E"/>
    <w:rsid w:val="00257129"/>
    <w:rsid w:val="002574B8"/>
    <w:rsid w:val="00260EA0"/>
    <w:rsid w:val="002621F3"/>
    <w:rsid w:val="0026320A"/>
    <w:rsid w:val="00263ACF"/>
    <w:rsid w:val="00263BD7"/>
    <w:rsid w:val="0026477A"/>
    <w:rsid w:val="00267616"/>
    <w:rsid w:val="0027184D"/>
    <w:rsid w:val="002734B3"/>
    <w:rsid w:val="00274124"/>
    <w:rsid w:val="0027413B"/>
    <w:rsid w:val="0027736E"/>
    <w:rsid w:val="002773F3"/>
    <w:rsid w:val="00280095"/>
    <w:rsid w:val="002808F7"/>
    <w:rsid w:val="002818EC"/>
    <w:rsid w:val="00282B83"/>
    <w:rsid w:val="002836F7"/>
    <w:rsid w:val="002862AE"/>
    <w:rsid w:val="00290018"/>
    <w:rsid w:val="002909E2"/>
    <w:rsid w:val="00291AC6"/>
    <w:rsid w:val="00292B68"/>
    <w:rsid w:val="00294AEC"/>
    <w:rsid w:val="0029550F"/>
    <w:rsid w:val="002959AD"/>
    <w:rsid w:val="0029706A"/>
    <w:rsid w:val="00297A3D"/>
    <w:rsid w:val="002A17B0"/>
    <w:rsid w:val="002A659D"/>
    <w:rsid w:val="002B0CD3"/>
    <w:rsid w:val="002B1CE6"/>
    <w:rsid w:val="002B23F7"/>
    <w:rsid w:val="002B5177"/>
    <w:rsid w:val="002B7584"/>
    <w:rsid w:val="002C0442"/>
    <w:rsid w:val="002C1973"/>
    <w:rsid w:val="002D5321"/>
    <w:rsid w:val="002E0255"/>
    <w:rsid w:val="002E5469"/>
    <w:rsid w:val="002E5A5D"/>
    <w:rsid w:val="002F1316"/>
    <w:rsid w:val="002F1CE5"/>
    <w:rsid w:val="00300E63"/>
    <w:rsid w:val="00301032"/>
    <w:rsid w:val="00301534"/>
    <w:rsid w:val="00301AD1"/>
    <w:rsid w:val="003044EB"/>
    <w:rsid w:val="00304BE5"/>
    <w:rsid w:val="0030507F"/>
    <w:rsid w:val="0030517A"/>
    <w:rsid w:val="0030744E"/>
    <w:rsid w:val="00307716"/>
    <w:rsid w:val="00312CCB"/>
    <w:rsid w:val="003133CC"/>
    <w:rsid w:val="00313483"/>
    <w:rsid w:val="003141B1"/>
    <w:rsid w:val="003148AF"/>
    <w:rsid w:val="003168C2"/>
    <w:rsid w:val="003175ED"/>
    <w:rsid w:val="00323DA5"/>
    <w:rsid w:val="00327221"/>
    <w:rsid w:val="00327BF0"/>
    <w:rsid w:val="00327EE7"/>
    <w:rsid w:val="003320BE"/>
    <w:rsid w:val="003323FF"/>
    <w:rsid w:val="00341E13"/>
    <w:rsid w:val="0034445A"/>
    <w:rsid w:val="00347CFD"/>
    <w:rsid w:val="00351C96"/>
    <w:rsid w:val="003578FE"/>
    <w:rsid w:val="003617EA"/>
    <w:rsid w:val="00362173"/>
    <w:rsid w:val="00362C93"/>
    <w:rsid w:val="00367BD4"/>
    <w:rsid w:val="0037031A"/>
    <w:rsid w:val="003719C6"/>
    <w:rsid w:val="00373AEE"/>
    <w:rsid w:val="003756D2"/>
    <w:rsid w:val="003758D5"/>
    <w:rsid w:val="00376EC5"/>
    <w:rsid w:val="00376F69"/>
    <w:rsid w:val="0038040B"/>
    <w:rsid w:val="00380455"/>
    <w:rsid w:val="00382FDB"/>
    <w:rsid w:val="00385B31"/>
    <w:rsid w:val="00387FCD"/>
    <w:rsid w:val="00390D7F"/>
    <w:rsid w:val="00395C3E"/>
    <w:rsid w:val="00396BF0"/>
    <w:rsid w:val="003A1DA0"/>
    <w:rsid w:val="003A2230"/>
    <w:rsid w:val="003A35EC"/>
    <w:rsid w:val="003A4BB5"/>
    <w:rsid w:val="003A65C6"/>
    <w:rsid w:val="003B13E8"/>
    <w:rsid w:val="003B1D75"/>
    <w:rsid w:val="003B3B0F"/>
    <w:rsid w:val="003B4B7C"/>
    <w:rsid w:val="003B50D1"/>
    <w:rsid w:val="003B5F0B"/>
    <w:rsid w:val="003B6431"/>
    <w:rsid w:val="003B65A7"/>
    <w:rsid w:val="003B784A"/>
    <w:rsid w:val="003C6D15"/>
    <w:rsid w:val="003C6DC5"/>
    <w:rsid w:val="003C732D"/>
    <w:rsid w:val="003D23A9"/>
    <w:rsid w:val="003D5341"/>
    <w:rsid w:val="003D55F8"/>
    <w:rsid w:val="003D6F1C"/>
    <w:rsid w:val="003E0FA4"/>
    <w:rsid w:val="003E2CD3"/>
    <w:rsid w:val="003E49A9"/>
    <w:rsid w:val="003E742E"/>
    <w:rsid w:val="003E7627"/>
    <w:rsid w:val="003F2094"/>
    <w:rsid w:val="003F4AC1"/>
    <w:rsid w:val="00403134"/>
    <w:rsid w:val="00404551"/>
    <w:rsid w:val="004076CC"/>
    <w:rsid w:val="00407BB2"/>
    <w:rsid w:val="00410835"/>
    <w:rsid w:val="00411836"/>
    <w:rsid w:val="00412B69"/>
    <w:rsid w:val="0041701A"/>
    <w:rsid w:val="00417272"/>
    <w:rsid w:val="00417284"/>
    <w:rsid w:val="0042620F"/>
    <w:rsid w:val="00426510"/>
    <w:rsid w:val="00426BDE"/>
    <w:rsid w:val="00426DDC"/>
    <w:rsid w:val="004304BF"/>
    <w:rsid w:val="0043065D"/>
    <w:rsid w:val="004309EF"/>
    <w:rsid w:val="00430F30"/>
    <w:rsid w:val="00435403"/>
    <w:rsid w:val="00441691"/>
    <w:rsid w:val="00442077"/>
    <w:rsid w:val="004439C4"/>
    <w:rsid w:val="004443D9"/>
    <w:rsid w:val="00445654"/>
    <w:rsid w:val="00450C2F"/>
    <w:rsid w:val="00455F2C"/>
    <w:rsid w:val="0045741B"/>
    <w:rsid w:val="00457F28"/>
    <w:rsid w:val="00460937"/>
    <w:rsid w:val="00460C87"/>
    <w:rsid w:val="00463B98"/>
    <w:rsid w:val="00464220"/>
    <w:rsid w:val="00464DF7"/>
    <w:rsid w:val="004676BF"/>
    <w:rsid w:val="0047059B"/>
    <w:rsid w:val="0047065E"/>
    <w:rsid w:val="004709F3"/>
    <w:rsid w:val="00473BE5"/>
    <w:rsid w:val="00474D21"/>
    <w:rsid w:val="0047723F"/>
    <w:rsid w:val="00480207"/>
    <w:rsid w:val="00480B5E"/>
    <w:rsid w:val="00482FD6"/>
    <w:rsid w:val="0048541E"/>
    <w:rsid w:val="004857E4"/>
    <w:rsid w:val="00486BCE"/>
    <w:rsid w:val="00490406"/>
    <w:rsid w:val="004913E0"/>
    <w:rsid w:val="00493BEC"/>
    <w:rsid w:val="00494334"/>
    <w:rsid w:val="00495120"/>
    <w:rsid w:val="0049642E"/>
    <w:rsid w:val="004A076D"/>
    <w:rsid w:val="004A0D52"/>
    <w:rsid w:val="004A122D"/>
    <w:rsid w:val="004A124A"/>
    <w:rsid w:val="004A2BEA"/>
    <w:rsid w:val="004A2F65"/>
    <w:rsid w:val="004A587E"/>
    <w:rsid w:val="004A7882"/>
    <w:rsid w:val="004B0655"/>
    <w:rsid w:val="004B07CD"/>
    <w:rsid w:val="004B1C25"/>
    <w:rsid w:val="004B1E20"/>
    <w:rsid w:val="004B6374"/>
    <w:rsid w:val="004B68C8"/>
    <w:rsid w:val="004B6937"/>
    <w:rsid w:val="004C1F73"/>
    <w:rsid w:val="004C2601"/>
    <w:rsid w:val="004D16E9"/>
    <w:rsid w:val="004D1AE5"/>
    <w:rsid w:val="004D2A75"/>
    <w:rsid w:val="004D45C0"/>
    <w:rsid w:val="004D593E"/>
    <w:rsid w:val="004D5E21"/>
    <w:rsid w:val="004D62B4"/>
    <w:rsid w:val="004D74F8"/>
    <w:rsid w:val="004E012E"/>
    <w:rsid w:val="004E1C65"/>
    <w:rsid w:val="004E1CDE"/>
    <w:rsid w:val="004E2D90"/>
    <w:rsid w:val="004E674C"/>
    <w:rsid w:val="004E7E33"/>
    <w:rsid w:val="004F4994"/>
    <w:rsid w:val="00500D79"/>
    <w:rsid w:val="00501A84"/>
    <w:rsid w:val="00501FF6"/>
    <w:rsid w:val="00505619"/>
    <w:rsid w:val="00505AC0"/>
    <w:rsid w:val="005063EA"/>
    <w:rsid w:val="00506E68"/>
    <w:rsid w:val="00506F89"/>
    <w:rsid w:val="005106E9"/>
    <w:rsid w:val="0051329E"/>
    <w:rsid w:val="0051535E"/>
    <w:rsid w:val="005166AF"/>
    <w:rsid w:val="00521A52"/>
    <w:rsid w:val="00525B33"/>
    <w:rsid w:val="00525F05"/>
    <w:rsid w:val="00526258"/>
    <w:rsid w:val="00526E18"/>
    <w:rsid w:val="00530EA0"/>
    <w:rsid w:val="0053521B"/>
    <w:rsid w:val="00535340"/>
    <w:rsid w:val="00536728"/>
    <w:rsid w:val="00536B2F"/>
    <w:rsid w:val="00536B64"/>
    <w:rsid w:val="00541811"/>
    <w:rsid w:val="005422B4"/>
    <w:rsid w:val="00542BA2"/>
    <w:rsid w:val="00543AED"/>
    <w:rsid w:val="00544D11"/>
    <w:rsid w:val="005454EC"/>
    <w:rsid w:val="00545B35"/>
    <w:rsid w:val="0054669A"/>
    <w:rsid w:val="00546867"/>
    <w:rsid w:val="0055202F"/>
    <w:rsid w:val="00554037"/>
    <w:rsid w:val="00557415"/>
    <w:rsid w:val="0055744E"/>
    <w:rsid w:val="00557E57"/>
    <w:rsid w:val="00557FB0"/>
    <w:rsid w:val="00560067"/>
    <w:rsid w:val="005611E3"/>
    <w:rsid w:val="0056159C"/>
    <w:rsid w:val="005627D0"/>
    <w:rsid w:val="00562974"/>
    <w:rsid w:val="00566097"/>
    <w:rsid w:val="0056614A"/>
    <w:rsid w:val="005703DA"/>
    <w:rsid w:val="00572D76"/>
    <w:rsid w:val="00573C49"/>
    <w:rsid w:val="005741D0"/>
    <w:rsid w:val="005745B3"/>
    <w:rsid w:val="00574F4B"/>
    <w:rsid w:val="005759B8"/>
    <w:rsid w:val="005764D1"/>
    <w:rsid w:val="005824F0"/>
    <w:rsid w:val="005929D7"/>
    <w:rsid w:val="0059336C"/>
    <w:rsid w:val="00593D0E"/>
    <w:rsid w:val="00595CA4"/>
    <w:rsid w:val="005972E2"/>
    <w:rsid w:val="005A3C8E"/>
    <w:rsid w:val="005A3F10"/>
    <w:rsid w:val="005A7FE2"/>
    <w:rsid w:val="005B29AE"/>
    <w:rsid w:val="005B5D43"/>
    <w:rsid w:val="005B7E1A"/>
    <w:rsid w:val="005C0B95"/>
    <w:rsid w:val="005C0F24"/>
    <w:rsid w:val="005C1815"/>
    <w:rsid w:val="005C1943"/>
    <w:rsid w:val="005C3A2C"/>
    <w:rsid w:val="005C4492"/>
    <w:rsid w:val="005C60AA"/>
    <w:rsid w:val="005C6F57"/>
    <w:rsid w:val="005C7C81"/>
    <w:rsid w:val="005D1C07"/>
    <w:rsid w:val="005D2E6C"/>
    <w:rsid w:val="005D3A9B"/>
    <w:rsid w:val="005D4754"/>
    <w:rsid w:val="005E01FE"/>
    <w:rsid w:val="005E3116"/>
    <w:rsid w:val="005E738B"/>
    <w:rsid w:val="005E769A"/>
    <w:rsid w:val="005F0035"/>
    <w:rsid w:val="005F14B6"/>
    <w:rsid w:val="005F215E"/>
    <w:rsid w:val="005F40D2"/>
    <w:rsid w:val="005F6686"/>
    <w:rsid w:val="005F6CB0"/>
    <w:rsid w:val="005F7B46"/>
    <w:rsid w:val="006025C1"/>
    <w:rsid w:val="00602984"/>
    <w:rsid w:val="00603BF0"/>
    <w:rsid w:val="00604F9B"/>
    <w:rsid w:val="00607A16"/>
    <w:rsid w:val="00607B75"/>
    <w:rsid w:val="00610855"/>
    <w:rsid w:val="00615798"/>
    <w:rsid w:val="006173E1"/>
    <w:rsid w:val="00617A68"/>
    <w:rsid w:val="00622DE8"/>
    <w:rsid w:val="006236EA"/>
    <w:rsid w:val="00624562"/>
    <w:rsid w:val="00626148"/>
    <w:rsid w:val="006312FC"/>
    <w:rsid w:val="00631600"/>
    <w:rsid w:val="00631D72"/>
    <w:rsid w:val="006327F1"/>
    <w:rsid w:val="00635176"/>
    <w:rsid w:val="0063549F"/>
    <w:rsid w:val="0063661D"/>
    <w:rsid w:val="00642B6E"/>
    <w:rsid w:val="00644377"/>
    <w:rsid w:val="00644F8A"/>
    <w:rsid w:val="00646362"/>
    <w:rsid w:val="00652EB7"/>
    <w:rsid w:val="006547D4"/>
    <w:rsid w:val="00654EBB"/>
    <w:rsid w:val="00655EE7"/>
    <w:rsid w:val="00656268"/>
    <w:rsid w:val="006606F6"/>
    <w:rsid w:val="00663975"/>
    <w:rsid w:val="00665546"/>
    <w:rsid w:val="006659F8"/>
    <w:rsid w:val="006666C4"/>
    <w:rsid w:val="00667915"/>
    <w:rsid w:val="006704B6"/>
    <w:rsid w:val="006722D2"/>
    <w:rsid w:val="00673210"/>
    <w:rsid w:val="00673E64"/>
    <w:rsid w:val="00674476"/>
    <w:rsid w:val="00675205"/>
    <w:rsid w:val="006754EA"/>
    <w:rsid w:val="00676B0D"/>
    <w:rsid w:val="006814CE"/>
    <w:rsid w:val="00681C09"/>
    <w:rsid w:val="00684087"/>
    <w:rsid w:val="00684811"/>
    <w:rsid w:val="00685539"/>
    <w:rsid w:val="00685A23"/>
    <w:rsid w:val="006911AC"/>
    <w:rsid w:val="00691865"/>
    <w:rsid w:val="0069315A"/>
    <w:rsid w:val="00695BC2"/>
    <w:rsid w:val="006A0628"/>
    <w:rsid w:val="006A2498"/>
    <w:rsid w:val="006A3D72"/>
    <w:rsid w:val="006A4094"/>
    <w:rsid w:val="006A624F"/>
    <w:rsid w:val="006B0BBC"/>
    <w:rsid w:val="006B10EC"/>
    <w:rsid w:val="006B4216"/>
    <w:rsid w:val="006B493C"/>
    <w:rsid w:val="006B5023"/>
    <w:rsid w:val="006B657C"/>
    <w:rsid w:val="006C0C3E"/>
    <w:rsid w:val="006C3B10"/>
    <w:rsid w:val="006C44AF"/>
    <w:rsid w:val="006C49FA"/>
    <w:rsid w:val="006C60FE"/>
    <w:rsid w:val="006C6F09"/>
    <w:rsid w:val="006C7B93"/>
    <w:rsid w:val="006C7EF6"/>
    <w:rsid w:val="006D45F9"/>
    <w:rsid w:val="006D7C33"/>
    <w:rsid w:val="006D7CFC"/>
    <w:rsid w:val="006E16C7"/>
    <w:rsid w:val="006E1ACE"/>
    <w:rsid w:val="006E42E9"/>
    <w:rsid w:val="006E46F3"/>
    <w:rsid w:val="006E5991"/>
    <w:rsid w:val="006F1845"/>
    <w:rsid w:val="006F4B42"/>
    <w:rsid w:val="006F7A7A"/>
    <w:rsid w:val="006F7AC4"/>
    <w:rsid w:val="006F7DE2"/>
    <w:rsid w:val="007005D2"/>
    <w:rsid w:val="00701109"/>
    <w:rsid w:val="00701636"/>
    <w:rsid w:val="007038A0"/>
    <w:rsid w:val="00707931"/>
    <w:rsid w:val="0071165A"/>
    <w:rsid w:val="00711AE1"/>
    <w:rsid w:val="007146F3"/>
    <w:rsid w:val="0071531B"/>
    <w:rsid w:val="00715481"/>
    <w:rsid w:val="00715636"/>
    <w:rsid w:val="00716BB7"/>
    <w:rsid w:val="0071786A"/>
    <w:rsid w:val="00720386"/>
    <w:rsid w:val="00721461"/>
    <w:rsid w:val="00721C0B"/>
    <w:rsid w:val="007223A3"/>
    <w:rsid w:val="00722B54"/>
    <w:rsid w:val="0073147D"/>
    <w:rsid w:val="0073268E"/>
    <w:rsid w:val="00733A3E"/>
    <w:rsid w:val="00734336"/>
    <w:rsid w:val="00734C16"/>
    <w:rsid w:val="00735CBF"/>
    <w:rsid w:val="00735F41"/>
    <w:rsid w:val="00737416"/>
    <w:rsid w:val="00742D3F"/>
    <w:rsid w:val="007445CB"/>
    <w:rsid w:val="00751D31"/>
    <w:rsid w:val="00751FC5"/>
    <w:rsid w:val="00753B05"/>
    <w:rsid w:val="00754B56"/>
    <w:rsid w:val="00756E21"/>
    <w:rsid w:val="00761D06"/>
    <w:rsid w:val="00762932"/>
    <w:rsid w:val="00764A3A"/>
    <w:rsid w:val="00765E87"/>
    <w:rsid w:val="00767093"/>
    <w:rsid w:val="00767D65"/>
    <w:rsid w:val="0077239D"/>
    <w:rsid w:val="0077320D"/>
    <w:rsid w:val="0077686B"/>
    <w:rsid w:val="00785289"/>
    <w:rsid w:val="00790B95"/>
    <w:rsid w:val="00791653"/>
    <w:rsid w:val="0079535B"/>
    <w:rsid w:val="0079544B"/>
    <w:rsid w:val="0079722D"/>
    <w:rsid w:val="007A15FB"/>
    <w:rsid w:val="007A275D"/>
    <w:rsid w:val="007A3257"/>
    <w:rsid w:val="007A5739"/>
    <w:rsid w:val="007A6071"/>
    <w:rsid w:val="007B011D"/>
    <w:rsid w:val="007B2735"/>
    <w:rsid w:val="007B297D"/>
    <w:rsid w:val="007B3621"/>
    <w:rsid w:val="007B4C46"/>
    <w:rsid w:val="007B5A33"/>
    <w:rsid w:val="007B6361"/>
    <w:rsid w:val="007B737D"/>
    <w:rsid w:val="007B7C26"/>
    <w:rsid w:val="007C1C05"/>
    <w:rsid w:val="007C399D"/>
    <w:rsid w:val="007C58B3"/>
    <w:rsid w:val="007D3ADF"/>
    <w:rsid w:val="007D4282"/>
    <w:rsid w:val="007D44FB"/>
    <w:rsid w:val="007D4D48"/>
    <w:rsid w:val="007D4E43"/>
    <w:rsid w:val="007D54EB"/>
    <w:rsid w:val="007D6697"/>
    <w:rsid w:val="007D74DE"/>
    <w:rsid w:val="007E1448"/>
    <w:rsid w:val="007E1722"/>
    <w:rsid w:val="007E313C"/>
    <w:rsid w:val="007E33F1"/>
    <w:rsid w:val="007E3E22"/>
    <w:rsid w:val="007E6F40"/>
    <w:rsid w:val="007E72B6"/>
    <w:rsid w:val="007F40BD"/>
    <w:rsid w:val="007F4C68"/>
    <w:rsid w:val="00800117"/>
    <w:rsid w:val="0080281B"/>
    <w:rsid w:val="00803DB6"/>
    <w:rsid w:val="00805DE8"/>
    <w:rsid w:val="00806389"/>
    <w:rsid w:val="0080638B"/>
    <w:rsid w:val="0081059B"/>
    <w:rsid w:val="00817C34"/>
    <w:rsid w:val="0082058B"/>
    <w:rsid w:val="00821E1D"/>
    <w:rsid w:val="00823058"/>
    <w:rsid w:val="008241D4"/>
    <w:rsid w:val="00826B45"/>
    <w:rsid w:val="008304AD"/>
    <w:rsid w:val="00830A9D"/>
    <w:rsid w:val="00831976"/>
    <w:rsid w:val="008362D4"/>
    <w:rsid w:val="00836E0C"/>
    <w:rsid w:val="0083779B"/>
    <w:rsid w:val="00840F94"/>
    <w:rsid w:val="0084339B"/>
    <w:rsid w:val="0084491F"/>
    <w:rsid w:val="00847A4C"/>
    <w:rsid w:val="008506A0"/>
    <w:rsid w:val="00854759"/>
    <w:rsid w:val="00857647"/>
    <w:rsid w:val="00860EF6"/>
    <w:rsid w:val="00861B07"/>
    <w:rsid w:val="008639DC"/>
    <w:rsid w:val="0086629D"/>
    <w:rsid w:val="0086665B"/>
    <w:rsid w:val="00867260"/>
    <w:rsid w:val="008678D9"/>
    <w:rsid w:val="00873F0C"/>
    <w:rsid w:val="00875B64"/>
    <w:rsid w:val="008765BA"/>
    <w:rsid w:val="008775CE"/>
    <w:rsid w:val="00882DD1"/>
    <w:rsid w:val="00883C64"/>
    <w:rsid w:val="008864E7"/>
    <w:rsid w:val="008874BC"/>
    <w:rsid w:val="00890C9C"/>
    <w:rsid w:val="0089180E"/>
    <w:rsid w:val="0089368E"/>
    <w:rsid w:val="00896528"/>
    <w:rsid w:val="008A02B4"/>
    <w:rsid w:val="008A2274"/>
    <w:rsid w:val="008A42F6"/>
    <w:rsid w:val="008A6E73"/>
    <w:rsid w:val="008A7283"/>
    <w:rsid w:val="008A7494"/>
    <w:rsid w:val="008A7FC2"/>
    <w:rsid w:val="008B05A4"/>
    <w:rsid w:val="008B115A"/>
    <w:rsid w:val="008B2172"/>
    <w:rsid w:val="008B3079"/>
    <w:rsid w:val="008B3539"/>
    <w:rsid w:val="008B35F0"/>
    <w:rsid w:val="008B4645"/>
    <w:rsid w:val="008B490F"/>
    <w:rsid w:val="008B679A"/>
    <w:rsid w:val="008B6C31"/>
    <w:rsid w:val="008C03B7"/>
    <w:rsid w:val="008C15FC"/>
    <w:rsid w:val="008D0BC4"/>
    <w:rsid w:val="008D29D0"/>
    <w:rsid w:val="008D6FB9"/>
    <w:rsid w:val="008D7CBD"/>
    <w:rsid w:val="008E2740"/>
    <w:rsid w:val="008E27E3"/>
    <w:rsid w:val="008E3460"/>
    <w:rsid w:val="008E5115"/>
    <w:rsid w:val="008F11A4"/>
    <w:rsid w:val="008F54EE"/>
    <w:rsid w:val="008F5560"/>
    <w:rsid w:val="008F5583"/>
    <w:rsid w:val="008F5A95"/>
    <w:rsid w:val="008F7611"/>
    <w:rsid w:val="009009D9"/>
    <w:rsid w:val="00902906"/>
    <w:rsid w:val="0090389E"/>
    <w:rsid w:val="00903E25"/>
    <w:rsid w:val="0090783B"/>
    <w:rsid w:val="00907B42"/>
    <w:rsid w:val="00910086"/>
    <w:rsid w:val="009148BC"/>
    <w:rsid w:val="0091790F"/>
    <w:rsid w:val="00922251"/>
    <w:rsid w:val="0092266C"/>
    <w:rsid w:val="00922B54"/>
    <w:rsid w:val="00923C35"/>
    <w:rsid w:val="00924D49"/>
    <w:rsid w:val="00933735"/>
    <w:rsid w:val="009343FB"/>
    <w:rsid w:val="009346A9"/>
    <w:rsid w:val="00940AF7"/>
    <w:rsid w:val="009449DF"/>
    <w:rsid w:val="00944E98"/>
    <w:rsid w:val="00946A71"/>
    <w:rsid w:val="00946D45"/>
    <w:rsid w:val="00947270"/>
    <w:rsid w:val="0094789B"/>
    <w:rsid w:val="00950684"/>
    <w:rsid w:val="00950865"/>
    <w:rsid w:val="009521CE"/>
    <w:rsid w:val="009526EA"/>
    <w:rsid w:val="00954DB5"/>
    <w:rsid w:val="009567C9"/>
    <w:rsid w:val="00960C30"/>
    <w:rsid w:val="00960DF6"/>
    <w:rsid w:val="00962559"/>
    <w:rsid w:val="00963ABD"/>
    <w:rsid w:val="009641A8"/>
    <w:rsid w:val="00964767"/>
    <w:rsid w:val="0096493B"/>
    <w:rsid w:val="00964987"/>
    <w:rsid w:val="00964F86"/>
    <w:rsid w:val="009657F3"/>
    <w:rsid w:val="00966E78"/>
    <w:rsid w:val="00972027"/>
    <w:rsid w:val="00973CDD"/>
    <w:rsid w:val="0097515B"/>
    <w:rsid w:val="009774A7"/>
    <w:rsid w:val="009774F0"/>
    <w:rsid w:val="00977759"/>
    <w:rsid w:val="009821AB"/>
    <w:rsid w:val="00983EF4"/>
    <w:rsid w:val="0098610C"/>
    <w:rsid w:val="009868D6"/>
    <w:rsid w:val="00986E1A"/>
    <w:rsid w:val="009879F8"/>
    <w:rsid w:val="00987B89"/>
    <w:rsid w:val="00987D65"/>
    <w:rsid w:val="00991B62"/>
    <w:rsid w:val="00995340"/>
    <w:rsid w:val="00995CB4"/>
    <w:rsid w:val="00995FFF"/>
    <w:rsid w:val="009A2AED"/>
    <w:rsid w:val="009A5E95"/>
    <w:rsid w:val="009A5F15"/>
    <w:rsid w:val="009A68A9"/>
    <w:rsid w:val="009B04C5"/>
    <w:rsid w:val="009B0A9E"/>
    <w:rsid w:val="009B1B8E"/>
    <w:rsid w:val="009B4960"/>
    <w:rsid w:val="009B667D"/>
    <w:rsid w:val="009B6D34"/>
    <w:rsid w:val="009C0E0F"/>
    <w:rsid w:val="009C6250"/>
    <w:rsid w:val="009C6E7F"/>
    <w:rsid w:val="009C778C"/>
    <w:rsid w:val="009D042D"/>
    <w:rsid w:val="009D06BA"/>
    <w:rsid w:val="009D2FF5"/>
    <w:rsid w:val="009D31B5"/>
    <w:rsid w:val="009D33FD"/>
    <w:rsid w:val="009D3952"/>
    <w:rsid w:val="009D3E7C"/>
    <w:rsid w:val="009E1668"/>
    <w:rsid w:val="009E7C48"/>
    <w:rsid w:val="009F1E4A"/>
    <w:rsid w:val="009F4BDB"/>
    <w:rsid w:val="009F4CFD"/>
    <w:rsid w:val="009F5F36"/>
    <w:rsid w:val="009F5FCD"/>
    <w:rsid w:val="00A020AA"/>
    <w:rsid w:val="00A02E27"/>
    <w:rsid w:val="00A06FE4"/>
    <w:rsid w:val="00A10E83"/>
    <w:rsid w:val="00A1115C"/>
    <w:rsid w:val="00A11B4A"/>
    <w:rsid w:val="00A136F1"/>
    <w:rsid w:val="00A21884"/>
    <w:rsid w:val="00A23F16"/>
    <w:rsid w:val="00A2449F"/>
    <w:rsid w:val="00A33A0F"/>
    <w:rsid w:val="00A35E61"/>
    <w:rsid w:val="00A415B7"/>
    <w:rsid w:val="00A41EF2"/>
    <w:rsid w:val="00A42102"/>
    <w:rsid w:val="00A4440D"/>
    <w:rsid w:val="00A460B3"/>
    <w:rsid w:val="00A4630F"/>
    <w:rsid w:val="00A5128D"/>
    <w:rsid w:val="00A519D9"/>
    <w:rsid w:val="00A51D88"/>
    <w:rsid w:val="00A53A5D"/>
    <w:rsid w:val="00A54911"/>
    <w:rsid w:val="00A5582B"/>
    <w:rsid w:val="00A55E5A"/>
    <w:rsid w:val="00A61621"/>
    <w:rsid w:val="00A6167F"/>
    <w:rsid w:val="00A62429"/>
    <w:rsid w:val="00A64509"/>
    <w:rsid w:val="00A6556E"/>
    <w:rsid w:val="00A66D4C"/>
    <w:rsid w:val="00A70DCA"/>
    <w:rsid w:val="00A7140D"/>
    <w:rsid w:val="00A718D1"/>
    <w:rsid w:val="00A72CA6"/>
    <w:rsid w:val="00A74155"/>
    <w:rsid w:val="00A750A3"/>
    <w:rsid w:val="00A753CB"/>
    <w:rsid w:val="00A755BA"/>
    <w:rsid w:val="00A75828"/>
    <w:rsid w:val="00A8059F"/>
    <w:rsid w:val="00A80FDA"/>
    <w:rsid w:val="00A838BD"/>
    <w:rsid w:val="00A83C0B"/>
    <w:rsid w:val="00A86422"/>
    <w:rsid w:val="00A87BE2"/>
    <w:rsid w:val="00A90050"/>
    <w:rsid w:val="00A9087F"/>
    <w:rsid w:val="00A919DF"/>
    <w:rsid w:val="00A93BF9"/>
    <w:rsid w:val="00A93F1D"/>
    <w:rsid w:val="00A94866"/>
    <w:rsid w:val="00A95EC5"/>
    <w:rsid w:val="00A97618"/>
    <w:rsid w:val="00AA0275"/>
    <w:rsid w:val="00AA176F"/>
    <w:rsid w:val="00AA26C4"/>
    <w:rsid w:val="00AA384B"/>
    <w:rsid w:val="00AA40CA"/>
    <w:rsid w:val="00AA41F8"/>
    <w:rsid w:val="00AA4D0B"/>
    <w:rsid w:val="00AA5BBD"/>
    <w:rsid w:val="00AA7D30"/>
    <w:rsid w:val="00AA7EE4"/>
    <w:rsid w:val="00AB003E"/>
    <w:rsid w:val="00AB16D8"/>
    <w:rsid w:val="00AB192F"/>
    <w:rsid w:val="00AB32E2"/>
    <w:rsid w:val="00AB4181"/>
    <w:rsid w:val="00AB623E"/>
    <w:rsid w:val="00AC1C4E"/>
    <w:rsid w:val="00AC272C"/>
    <w:rsid w:val="00AC4275"/>
    <w:rsid w:val="00AC4D2B"/>
    <w:rsid w:val="00AC5133"/>
    <w:rsid w:val="00AC6DE2"/>
    <w:rsid w:val="00AC6F97"/>
    <w:rsid w:val="00AC7DC2"/>
    <w:rsid w:val="00AD1F51"/>
    <w:rsid w:val="00AD29EC"/>
    <w:rsid w:val="00AD36E1"/>
    <w:rsid w:val="00AD4862"/>
    <w:rsid w:val="00AD76EB"/>
    <w:rsid w:val="00AE138F"/>
    <w:rsid w:val="00AE1DB5"/>
    <w:rsid w:val="00AE515F"/>
    <w:rsid w:val="00AE7DB9"/>
    <w:rsid w:val="00AF01C2"/>
    <w:rsid w:val="00AF02F2"/>
    <w:rsid w:val="00AF1EE4"/>
    <w:rsid w:val="00AF235B"/>
    <w:rsid w:val="00AF29CB"/>
    <w:rsid w:val="00AF3A4E"/>
    <w:rsid w:val="00AF4BA5"/>
    <w:rsid w:val="00AF547D"/>
    <w:rsid w:val="00AF68C2"/>
    <w:rsid w:val="00B031D7"/>
    <w:rsid w:val="00B03668"/>
    <w:rsid w:val="00B0397A"/>
    <w:rsid w:val="00B043F2"/>
    <w:rsid w:val="00B048DE"/>
    <w:rsid w:val="00B05CE6"/>
    <w:rsid w:val="00B070F9"/>
    <w:rsid w:val="00B14675"/>
    <w:rsid w:val="00B14BF5"/>
    <w:rsid w:val="00B17E70"/>
    <w:rsid w:val="00B21DB8"/>
    <w:rsid w:val="00B31F17"/>
    <w:rsid w:val="00B32A74"/>
    <w:rsid w:val="00B343F2"/>
    <w:rsid w:val="00B34694"/>
    <w:rsid w:val="00B376B0"/>
    <w:rsid w:val="00B40CB4"/>
    <w:rsid w:val="00B437C2"/>
    <w:rsid w:val="00B43E99"/>
    <w:rsid w:val="00B44D88"/>
    <w:rsid w:val="00B45462"/>
    <w:rsid w:val="00B4586D"/>
    <w:rsid w:val="00B46A25"/>
    <w:rsid w:val="00B536CB"/>
    <w:rsid w:val="00B53933"/>
    <w:rsid w:val="00B5421C"/>
    <w:rsid w:val="00B568D1"/>
    <w:rsid w:val="00B5782A"/>
    <w:rsid w:val="00B57ACC"/>
    <w:rsid w:val="00B60C3E"/>
    <w:rsid w:val="00B62714"/>
    <w:rsid w:val="00B6574F"/>
    <w:rsid w:val="00B66FAF"/>
    <w:rsid w:val="00B67339"/>
    <w:rsid w:val="00B719A1"/>
    <w:rsid w:val="00B752F7"/>
    <w:rsid w:val="00B77F0F"/>
    <w:rsid w:val="00B817C2"/>
    <w:rsid w:val="00B8310C"/>
    <w:rsid w:val="00B8321B"/>
    <w:rsid w:val="00B86AA6"/>
    <w:rsid w:val="00B9070D"/>
    <w:rsid w:val="00B912E5"/>
    <w:rsid w:val="00B93482"/>
    <w:rsid w:val="00B93E36"/>
    <w:rsid w:val="00B94A71"/>
    <w:rsid w:val="00B95888"/>
    <w:rsid w:val="00BA1172"/>
    <w:rsid w:val="00BA11E5"/>
    <w:rsid w:val="00BA576E"/>
    <w:rsid w:val="00BA7B0A"/>
    <w:rsid w:val="00BB1EE7"/>
    <w:rsid w:val="00BB2654"/>
    <w:rsid w:val="00BC0AE0"/>
    <w:rsid w:val="00BC32E9"/>
    <w:rsid w:val="00BD3B47"/>
    <w:rsid w:val="00BD5170"/>
    <w:rsid w:val="00BD7E48"/>
    <w:rsid w:val="00BE07F5"/>
    <w:rsid w:val="00BE0DCB"/>
    <w:rsid w:val="00BE11C8"/>
    <w:rsid w:val="00BE2054"/>
    <w:rsid w:val="00BE4EA3"/>
    <w:rsid w:val="00BF0B13"/>
    <w:rsid w:val="00BF0EEB"/>
    <w:rsid w:val="00BF2239"/>
    <w:rsid w:val="00BF37D2"/>
    <w:rsid w:val="00BF3ADA"/>
    <w:rsid w:val="00BF4C3D"/>
    <w:rsid w:val="00C0428D"/>
    <w:rsid w:val="00C046ED"/>
    <w:rsid w:val="00C06511"/>
    <w:rsid w:val="00C10AE7"/>
    <w:rsid w:val="00C11C24"/>
    <w:rsid w:val="00C14318"/>
    <w:rsid w:val="00C14D2E"/>
    <w:rsid w:val="00C15EB5"/>
    <w:rsid w:val="00C212E1"/>
    <w:rsid w:val="00C22DB6"/>
    <w:rsid w:val="00C23DA1"/>
    <w:rsid w:val="00C25811"/>
    <w:rsid w:val="00C327D4"/>
    <w:rsid w:val="00C32E51"/>
    <w:rsid w:val="00C355F4"/>
    <w:rsid w:val="00C361FF"/>
    <w:rsid w:val="00C36555"/>
    <w:rsid w:val="00C3742D"/>
    <w:rsid w:val="00C40AC4"/>
    <w:rsid w:val="00C42B9C"/>
    <w:rsid w:val="00C46D41"/>
    <w:rsid w:val="00C50910"/>
    <w:rsid w:val="00C52ED2"/>
    <w:rsid w:val="00C53C12"/>
    <w:rsid w:val="00C55984"/>
    <w:rsid w:val="00C56140"/>
    <w:rsid w:val="00C60DF6"/>
    <w:rsid w:val="00C61B76"/>
    <w:rsid w:val="00C6298A"/>
    <w:rsid w:val="00C634D6"/>
    <w:rsid w:val="00C64FF3"/>
    <w:rsid w:val="00C65390"/>
    <w:rsid w:val="00C661F0"/>
    <w:rsid w:val="00C67310"/>
    <w:rsid w:val="00C70393"/>
    <w:rsid w:val="00C7159C"/>
    <w:rsid w:val="00C715FA"/>
    <w:rsid w:val="00C74C72"/>
    <w:rsid w:val="00C7519F"/>
    <w:rsid w:val="00C75B88"/>
    <w:rsid w:val="00C76D63"/>
    <w:rsid w:val="00C77346"/>
    <w:rsid w:val="00C802CF"/>
    <w:rsid w:val="00C81ADA"/>
    <w:rsid w:val="00C8274C"/>
    <w:rsid w:val="00C82811"/>
    <w:rsid w:val="00C83571"/>
    <w:rsid w:val="00C83DD6"/>
    <w:rsid w:val="00C846BE"/>
    <w:rsid w:val="00C8626A"/>
    <w:rsid w:val="00C872CC"/>
    <w:rsid w:val="00C931FE"/>
    <w:rsid w:val="00C95F00"/>
    <w:rsid w:val="00C97479"/>
    <w:rsid w:val="00C9771B"/>
    <w:rsid w:val="00CA0E4F"/>
    <w:rsid w:val="00CA2639"/>
    <w:rsid w:val="00CA2FFA"/>
    <w:rsid w:val="00CA3496"/>
    <w:rsid w:val="00CA3BE1"/>
    <w:rsid w:val="00CA53C1"/>
    <w:rsid w:val="00CA5EA2"/>
    <w:rsid w:val="00CB1230"/>
    <w:rsid w:val="00CB4FB0"/>
    <w:rsid w:val="00CB52D2"/>
    <w:rsid w:val="00CB7547"/>
    <w:rsid w:val="00CC0447"/>
    <w:rsid w:val="00CC060E"/>
    <w:rsid w:val="00CC544A"/>
    <w:rsid w:val="00CC5994"/>
    <w:rsid w:val="00CC778F"/>
    <w:rsid w:val="00CD3976"/>
    <w:rsid w:val="00CD6CDC"/>
    <w:rsid w:val="00CD6F53"/>
    <w:rsid w:val="00CE13D1"/>
    <w:rsid w:val="00CE522E"/>
    <w:rsid w:val="00CE5ACC"/>
    <w:rsid w:val="00CE6D9B"/>
    <w:rsid w:val="00D00B5C"/>
    <w:rsid w:val="00D01915"/>
    <w:rsid w:val="00D03324"/>
    <w:rsid w:val="00D03611"/>
    <w:rsid w:val="00D03C84"/>
    <w:rsid w:val="00D0458F"/>
    <w:rsid w:val="00D06DC8"/>
    <w:rsid w:val="00D07585"/>
    <w:rsid w:val="00D078F0"/>
    <w:rsid w:val="00D07F2B"/>
    <w:rsid w:val="00D115B0"/>
    <w:rsid w:val="00D1222E"/>
    <w:rsid w:val="00D17309"/>
    <w:rsid w:val="00D21914"/>
    <w:rsid w:val="00D23474"/>
    <w:rsid w:val="00D23639"/>
    <w:rsid w:val="00D2533D"/>
    <w:rsid w:val="00D26366"/>
    <w:rsid w:val="00D2657A"/>
    <w:rsid w:val="00D27C1A"/>
    <w:rsid w:val="00D3031A"/>
    <w:rsid w:val="00D30389"/>
    <w:rsid w:val="00D305C1"/>
    <w:rsid w:val="00D35FD6"/>
    <w:rsid w:val="00D37F34"/>
    <w:rsid w:val="00D41EFE"/>
    <w:rsid w:val="00D45CE2"/>
    <w:rsid w:val="00D47950"/>
    <w:rsid w:val="00D506A1"/>
    <w:rsid w:val="00D525AB"/>
    <w:rsid w:val="00D52939"/>
    <w:rsid w:val="00D544BE"/>
    <w:rsid w:val="00D55EF1"/>
    <w:rsid w:val="00D5764A"/>
    <w:rsid w:val="00D60468"/>
    <w:rsid w:val="00D60F67"/>
    <w:rsid w:val="00D612A6"/>
    <w:rsid w:val="00D62B0D"/>
    <w:rsid w:val="00D652EE"/>
    <w:rsid w:val="00D66555"/>
    <w:rsid w:val="00D6658F"/>
    <w:rsid w:val="00D671F8"/>
    <w:rsid w:val="00D702E4"/>
    <w:rsid w:val="00D71FC6"/>
    <w:rsid w:val="00D80385"/>
    <w:rsid w:val="00D8045B"/>
    <w:rsid w:val="00D834BB"/>
    <w:rsid w:val="00D844C6"/>
    <w:rsid w:val="00D91525"/>
    <w:rsid w:val="00D95D27"/>
    <w:rsid w:val="00DA4837"/>
    <w:rsid w:val="00DA5DA8"/>
    <w:rsid w:val="00DA6411"/>
    <w:rsid w:val="00DA6C2B"/>
    <w:rsid w:val="00DB42AE"/>
    <w:rsid w:val="00DB4E5E"/>
    <w:rsid w:val="00DB5809"/>
    <w:rsid w:val="00DC0D4B"/>
    <w:rsid w:val="00DC3246"/>
    <w:rsid w:val="00DC379B"/>
    <w:rsid w:val="00DC4D19"/>
    <w:rsid w:val="00DC58A4"/>
    <w:rsid w:val="00DC6B3E"/>
    <w:rsid w:val="00DC72E3"/>
    <w:rsid w:val="00DD5149"/>
    <w:rsid w:val="00DD6138"/>
    <w:rsid w:val="00DD6815"/>
    <w:rsid w:val="00DD7225"/>
    <w:rsid w:val="00DD760D"/>
    <w:rsid w:val="00DE0E12"/>
    <w:rsid w:val="00DE3CAA"/>
    <w:rsid w:val="00DE5C35"/>
    <w:rsid w:val="00DF04B0"/>
    <w:rsid w:val="00DF2077"/>
    <w:rsid w:val="00DF2D3E"/>
    <w:rsid w:val="00DF33C3"/>
    <w:rsid w:val="00DF4D21"/>
    <w:rsid w:val="00DF5A51"/>
    <w:rsid w:val="00DF5F78"/>
    <w:rsid w:val="00DF64EC"/>
    <w:rsid w:val="00DF7487"/>
    <w:rsid w:val="00E021C4"/>
    <w:rsid w:val="00E0278D"/>
    <w:rsid w:val="00E02BBE"/>
    <w:rsid w:val="00E0711F"/>
    <w:rsid w:val="00E15667"/>
    <w:rsid w:val="00E15F02"/>
    <w:rsid w:val="00E17DD8"/>
    <w:rsid w:val="00E21AA8"/>
    <w:rsid w:val="00E22947"/>
    <w:rsid w:val="00E22CED"/>
    <w:rsid w:val="00E2401C"/>
    <w:rsid w:val="00E30119"/>
    <w:rsid w:val="00E307F9"/>
    <w:rsid w:val="00E309B2"/>
    <w:rsid w:val="00E33107"/>
    <w:rsid w:val="00E346E7"/>
    <w:rsid w:val="00E34816"/>
    <w:rsid w:val="00E34AC1"/>
    <w:rsid w:val="00E351C9"/>
    <w:rsid w:val="00E36809"/>
    <w:rsid w:val="00E37CC2"/>
    <w:rsid w:val="00E40E1E"/>
    <w:rsid w:val="00E41729"/>
    <w:rsid w:val="00E4645D"/>
    <w:rsid w:val="00E474A0"/>
    <w:rsid w:val="00E50DA5"/>
    <w:rsid w:val="00E54450"/>
    <w:rsid w:val="00E55AF1"/>
    <w:rsid w:val="00E568C7"/>
    <w:rsid w:val="00E63794"/>
    <w:rsid w:val="00E6495D"/>
    <w:rsid w:val="00E65DAD"/>
    <w:rsid w:val="00E66D2F"/>
    <w:rsid w:val="00E67A9B"/>
    <w:rsid w:val="00E71608"/>
    <w:rsid w:val="00E777C6"/>
    <w:rsid w:val="00E77983"/>
    <w:rsid w:val="00E80228"/>
    <w:rsid w:val="00E8161D"/>
    <w:rsid w:val="00E824D5"/>
    <w:rsid w:val="00E82FC7"/>
    <w:rsid w:val="00E8325C"/>
    <w:rsid w:val="00E855CC"/>
    <w:rsid w:val="00E85633"/>
    <w:rsid w:val="00E901B9"/>
    <w:rsid w:val="00E9268F"/>
    <w:rsid w:val="00E930CF"/>
    <w:rsid w:val="00E93876"/>
    <w:rsid w:val="00E9478C"/>
    <w:rsid w:val="00EA18C8"/>
    <w:rsid w:val="00EA3250"/>
    <w:rsid w:val="00EB3714"/>
    <w:rsid w:val="00EB5786"/>
    <w:rsid w:val="00EB5F72"/>
    <w:rsid w:val="00EB6B57"/>
    <w:rsid w:val="00EB7211"/>
    <w:rsid w:val="00EC010F"/>
    <w:rsid w:val="00EC181D"/>
    <w:rsid w:val="00EC1AA1"/>
    <w:rsid w:val="00EC32BA"/>
    <w:rsid w:val="00EC3C61"/>
    <w:rsid w:val="00ED114B"/>
    <w:rsid w:val="00ED14B0"/>
    <w:rsid w:val="00ED1A30"/>
    <w:rsid w:val="00ED4638"/>
    <w:rsid w:val="00ED4F6B"/>
    <w:rsid w:val="00ED792A"/>
    <w:rsid w:val="00EE04E5"/>
    <w:rsid w:val="00EE0624"/>
    <w:rsid w:val="00EE1A87"/>
    <w:rsid w:val="00EE3852"/>
    <w:rsid w:val="00EE5E1E"/>
    <w:rsid w:val="00EE73BE"/>
    <w:rsid w:val="00EF1299"/>
    <w:rsid w:val="00EF1B29"/>
    <w:rsid w:val="00EF2355"/>
    <w:rsid w:val="00EF30DD"/>
    <w:rsid w:val="00EF72EA"/>
    <w:rsid w:val="00EF78D3"/>
    <w:rsid w:val="00EF7AE1"/>
    <w:rsid w:val="00EF7F4C"/>
    <w:rsid w:val="00F0135A"/>
    <w:rsid w:val="00F05FAE"/>
    <w:rsid w:val="00F11455"/>
    <w:rsid w:val="00F17CE4"/>
    <w:rsid w:val="00F20CD6"/>
    <w:rsid w:val="00F23841"/>
    <w:rsid w:val="00F24668"/>
    <w:rsid w:val="00F2471A"/>
    <w:rsid w:val="00F26A16"/>
    <w:rsid w:val="00F27ED9"/>
    <w:rsid w:val="00F34FCE"/>
    <w:rsid w:val="00F35AD4"/>
    <w:rsid w:val="00F362DD"/>
    <w:rsid w:val="00F37047"/>
    <w:rsid w:val="00F37A5B"/>
    <w:rsid w:val="00F410C9"/>
    <w:rsid w:val="00F41797"/>
    <w:rsid w:val="00F41F07"/>
    <w:rsid w:val="00F42A26"/>
    <w:rsid w:val="00F456BB"/>
    <w:rsid w:val="00F45732"/>
    <w:rsid w:val="00F46128"/>
    <w:rsid w:val="00F54910"/>
    <w:rsid w:val="00F559D7"/>
    <w:rsid w:val="00F61A42"/>
    <w:rsid w:val="00F61C5E"/>
    <w:rsid w:val="00F627CB"/>
    <w:rsid w:val="00F65601"/>
    <w:rsid w:val="00F66185"/>
    <w:rsid w:val="00F67CD9"/>
    <w:rsid w:val="00F67CEC"/>
    <w:rsid w:val="00F8163F"/>
    <w:rsid w:val="00F826F0"/>
    <w:rsid w:val="00F82D85"/>
    <w:rsid w:val="00F830DF"/>
    <w:rsid w:val="00F830EE"/>
    <w:rsid w:val="00F836BC"/>
    <w:rsid w:val="00F84659"/>
    <w:rsid w:val="00F8584D"/>
    <w:rsid w:val="00F865A2"/>
    <w:rsid w:val="00F87F14"/>
    <w:rsid w:val="00F910B8"/>
    <w:rsid w:val="00F912FC"/>
    <w:rsid w:val="00F91B46"/>
    <w:rsid w:val="00F92230"/>
    <w:rsid w:val="00F9399F"/>
    <w:rsid w:val="00F95623"/>
    <w:rsid w:val="00F956FC"/>
    <w:rsid w:val="00F97F3F"/>
    <w:rsid w:val="00FA2C6D"/>
    <w:rsid w:val="00FA6C28"/>
    <w:rsid w:val="00FA7128"/>
    <w:rsid w:val="00FB10C5"/>
    <w:rsid w:val="00FB2566"/>
    <w:rsid w:val="00FB34EA"/>
    <w:rsid w:val="00FB3629"/>
    <w:rsid w:val="00FB478F"/>
    <w:rsid w:val="00FB4A4C"/>
    <w:rsid w:val="00FB4AF9"/>
    <w:rsid w:val="00FB5AE0"/>
    <w:rsid w:val="00FC0282"/>
    <w:rsid w:val="00FC1780"/>
    <w:rsid w:val="00FC334B"/>
    <w:rsid w:val="00FC6025"/>
    <w:rsid w:val="00FC6F72"/>
    <w:rsid w:val="00FC704B"/>
    <w:rsid w:val="00FD0795"/>
    <w:rsid w:val="00FD0B4E"/>
    <w:rsid w:val="00FD128A"/>
    <w:rsid w:val="00FD39B6"/>
    <w:rsid w:val="00FD3AA6"/>
    <w:rsid w:val="00FD5BAD"/>
    <w:rsid w:val="00FE17F8"/>
    <w:rsid w:val="00FE2034"/>
    <w:rsid w:val="00FE3A49"/>
    <w:rsid w:val="00FE66F8"/>
    <w:rsid w:val="00FF0E92"/>
    <w:rsid w:val="00FF1420"/>
    <w:rsid w:val="00FF163E"/>
    <w:rsid w:val="00FF2163"/>
    <w:rsid w:val="00FF625E"/>
    <w:rsid w:val="00FF71AE"/>
  </w:rsids>
  <m:mathPr>
    <m:mathFont m:val="Cambria Math"/>
    <m:brkBin m:val="before"/>
    <m:brkBinSub m:val="--"/>
    <m:smallFrac m:val="0"/>
    <m:dispDef/>
    <m:lMargin m:val="0"/>
    <m:rMargin m:val="0"/>
    <m:defJc m:val="centerGroup"/>
    <m:wrapIndent m:val="1440"/>
    <m:intLim m:val="subSup"/>
    <m:naryLim m:val="undOvr"/>
  </m:mathPr>
  <w:themeFontLang w:val="en-CA" w:eastAsia="zh-CN"/>
  <w:clrSchemeMapping w:bg1="light1" w:t1="dark1" w:bg2="light2" w:t2="dark2" w:accent1="accent1" w:accent2="accent2" w:accent3="accent3" w:accent4="accent4" w:accent5="accent5" w:accent6="accent6" w:hyperlink="hyperlink" w:followedHyperlink="followedHyperlink"/>
  <w:decimalSymbol w:val="."/>
  <w:listSeparator w:val=","/>
  <w14:docId w14:val="41A43568"/>
  <w15:chartTrackingRefBased/>
  <w15:docId w15:val="{63EC139F-66BF-504A-A81C-430223885E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CA"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64F86"/>
    <w:pPr>
      <w:ind w:firstLine="420"/>
    </w:pPr>
    <w:rPr>
      <w:rFonts w:ascii="Times New Roman" w:eastAsia="FangSong_GB2312" w:hAnsi="Times New Roman"/>
      <w:color w:val="000000" w:themeColor="text1"/>
    </w:rPr>
  </w:style>
  <w:style w:type="paragraph" w:styleId="Heading1">
    <w:name w:val="heading 1"/>
    <w:basedOn w:val="Normal"/>
    <w:next w:val="Normal"/>
    <w:link w:val="Heading1Char"/>
    <w:uiPriority w:val="9"/>
    <w:qFormat/>
    <w:rsid w:val="00964F86"/>
    <w:pPr>
      <w:keepNext/>
      <w:keepLines/>
      <w:spacing w:before="360" w:after="80"/>
      <w:outlineLvl w:val="0"/>
    </w:pPr>
    <w:rPr>
      <w:rFonts w:cstheme="majorBidi"/>
      <w:sz w:val="40"/>
      <w:szCs w:val="40"/>
    </w:rPr>
  </w:style>
  <w:style w:type="paragraph" w:styleId="Heading2">
    <w:name w:val="heading 2"/>
    <w:basedOn w:val="Normal"/>
    <w:next w:val="Normal"/>
    <w:link w:val="Heading2Char"/>
    <w:uiPriority w:val="9"/>
    <w:unhideWhenUsed/>
    <w:qFormat/>
    <w:rsid w:val="00964F86"/>
    <w:pPr>
      <w:keepNext/>
      <w:keepLines/>
      <w:spacing w:before="160" w:after="80"/>
      <w:ind w:firstLine="0"/>
      <w:outlineLvl w:val="1"/>
    </w:pPr>
    <w:rPr>
      <w:rFonts w:cstheme="majorBidi"/>
      <w:sz w:val="32"/>
      <w:szCs w:val="32"/>
    </w:rPr>
  </w:style>
  <w:style w:type="paragraph" w:styleId="Heading3">
    <w:name w:val="heading 3"/>
    <w:basedOn w:val="Normal"/>
    <w:next w:val="Normal"/>
    <w:link w:val="Heading3Char"/>
    <w:uiPriority w:val="9"/>
    <w:unhideWhenUsed/>
    <w:qFormat/>
    <w:rsid w:val="00033CC0"/>
    <w:pPr>
      <w:keepNext/>
      <w:keepLines/>
      <w:spacing w:before="160" w:after="80"/>
      <w:ind w:firstLine="0"/>
      <w:outlineLvl w:val="2"/>
    </w:pPr>
    <w:rPr>
      <w:rFonts w:cstheme="majorBidi"/>
      <w:sz w:val="28"/>
      <w:szCs w:val="28"/>
    </w:rPr>
  </w:style>
  <w:style w:type="paragraph" w:styleId="Heading4">
    <w:name w:val="heading 4"/>
    <w:basedOn w:val="Normal"/>
    <w:next w:val="Normal"/>
    <w:link w:val="Heading4Char"/>
    <w:uiPriority w:val="9"/>
    <w:semiHidden/>
    <w:unhideWhenUsed/>
    <w:qFormat/>
    <w:rsid w:val="00607B75"/>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607B75"/>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607B75"/>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607B75"/>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607B75"/>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607B75"/>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64F86"/>
    <w:rPr>
      <w:rFonts w:ascii="Times New Roman" w:eastAsia="FangSong_GB2312" w:hAnsi="Times New Roman" w:cstheme="majorBidi"/>
      <w:color w:val="000000" w:themeColor="text1"/>
      <w:sz w:val="40"/>
      <w:szCs w:val="40"/>
    </w:rPr>
  </w:style>
  <w:style w:type="character" w:customStyle="1" w:styleId="Heading2Char">
    <w:name w:val="Heading 2 Char"/>
    <w:basedOn w:val="DefaultParagraphFont"/>
    <w:link w:val="Heading2"/>
    <w:uiPriority w:val="9"/>
    <w:rsid w:val="00964F86"/>
    <w:rPr>
      <w:rFonts w:ascii="Times New Roman" w:eastAsia="FangSong_GB2312" w:hAnsi="Times New Roman" w:cstheme="majorBidi"/>
      <w:color w:val="000000" w:themeColor="text1"/>
      <w:sz w:val="32"/>
      <w:szCs w:val="32"/>
    </w:rPr>
  </w:style>
  <w:style w:type="character" w:customStyle="1" w:styleId="Heading3Char">
    <w:name w:val="Heading 3 Char"/>
    <w:basedOn w:val="DefaultParagraphFont"/>
    <w:link w:val="Heading3"/>
    <w:uiPriority w:val="9"/>
    <w:rsid w:val="00033CC0"/>
    <w:rPr>
      <w:rFonts w:ascii="Times New Roman" w:eastAsia="FangSong_GB2312" w:hAnsi="Times New Roman" w:cstheme="majorBidi"/>
      <w:color w:val="000000" w:themeColor="text1"/>
      <w:sz w:val="28"/>
      <w:szCs w:val="28"/>
    </w:rPr>
  </w:style>
  <w:style w:type="character" w:customStyle="1" w:styleId="Heading4Char">
    <w:name w:val="Heading 4 Char"/>
    <w:basedOn w:val="DefaultParagraphFont"/>
    <w:link w:val="Heading4"/>
    <w:uiPriority w:val="9"/>
    <w:semiHidden/>
    <w:rsid w:val="00607B75"/>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607B75"/>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607B75"/>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607B75"/>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607B75"/>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607B75"/>
    <w:rPr>
      <w:rFonts w:eastAsiaTheme="majorEastAsia" w:cstheme="majorBidi"/>
      <w:color w:val="272727" w:themeColor="text1" w:themeTint="D8"/>
    </w:rPr>
  </w:style>
  <w:style w:type="paragraph" w:styleId="Title">
    <w:name w:val="Title"/>
    <w:basedOn w:val="Normal"/>
    <w:next w:val="Normal"/>
    <w:link w:val="TitleChar"/>
    <w:uiPriority w:val="10"/>
    <w:qFormat/>
    <w:rsid w:val="00607B75"/>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07B7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607B75"/>
    <w:pPr>
      <w:numPr>
        <w:ilvl w:val="1"/>
      </w:numPr>
      <w:ind w:firstLine="42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607B75"/>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607B75"/>
    <w:pPr>
      <w:spacing w:before="160"/>
      <w:jc w:val="center"/>
    </w:pPr>
    <w:rPr>
      <w:i/>
      <w:iCs/>
      <w:color w:val="404040" w:themeColor="text1" w:themeTint="BF"/>
    </w:rPr>
  </w:style>
  <w:style w:type="character" w:customStyle="1" w:styleId="QuoteChar">
    <w:name w:val="Quote Char"/>
    <w:basedOn w:val="DefaultParagraphFont"/>
    <w:link w:val="Quote"/>
    <w:uiPriority w:val="29"/>
    <w:rsid w:val="00607B75"/>
    <w:rPr>
      <w:i/>
      <w:iCs/>
      <w:color w:val="404040" w:themeColor="text1" w:themeTint="BF"/>
    </w:rPr>
  </w:style>
  <w:style w:type="paragraph" w:styleId="ListParagraph">
    <w:name w:val="List Paragraph"/>
    <w:basedOn w:val="Normal"/>
    <w:uiPriority w:val="34"/>
    <w:qFormat/>
    <w:rsid w:val="00607B75"/>
    <w:pPr>
      <w:ind w:left="720"/>
      <w:contextualSpacing/>
    </w:pPr>
  </w:style>
  <w:style w:type="character" w:styleId="IntenseEmphasis">
    <w:name w:val="Intense Emphasis"/>
    <w:basedOn w:val="DefaultParagraphFont"/>
    <w:uiPriority w:val="21"/>
    <w:qFormat/>
    <w:rsid w:val="00607B75"/>
    <w:rPr>
      <w:i/>
      <w:iCs/>
      <w:color w:val="0F4761" w:themeColor="accent1" w:themeShade="BF"/>
    </w:rPr>
  </w:style>
  <w:style w:type="paragraph" w:styleId="IntenseQuote">
    <w:name w:val="Intense Quote"/>
    <w:basedOn w:val="Normal"/>
    <w:next w:val="Normal"/>
    <w:link w:val="IntenseQuoteChar"/>
    <w:uiPriority w:val="30"/>
    <w:qFormat/>
    <w:rsid w:val="00607B75"/>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607B75"/>
    <w:rPr>
      <w:i/>
      <w:iCs/>
      <w:color w:val="0F4761" w:themeColor="accent1" w:themeShade="BF"/>
    </w:rPr>
  </w:style>
  <w:style w:type="character" w:styleId="IntenseReference">
    <w:name w:val="Intense Reference"/>
    <w:basedOn w:val="DefaultParagraphFont"/>
    <w:uiPriority w:val="32"/>
    <w:qFormat/>
    <w:rsid w:val="00607B75"/>
    <w:rPr>
      <w:b/>
      <w:bCs/>
      <w:smallCaps/>
      <w:color w:val="0F4761" w:themeColor="accent1" w:themeShade="BF"/>
      <w:spacing w:val="5"/>
    </w:rPr>
  </w:style>
  <w:style w:type="paragraph" w:customStyle="1" w:styleId="EndNoteBibliographyTitle">
    <w:name w:val="EndNote Bibliography Title"/>
    <w:basedOn w:val="Normal"/>
    <w:link w:val="EndNoteBibliographyTitleChar"/>
    <w:rsid w:val="0081059B"/>
    <w:pPr>
      <w:spacing w:after="0"/>
      <w:jc w:val="center"/>
    </w:pPr>
    <w:rPr>
      <w:rFonts w:cs="Times New Roman"/>
    </w:rPr>
  </w:style>
  <w:style w:type="character" w:customStyle="1" w:styleId="EndNoteBibliographyTitleChar">
    <w:name w:val="EndNote Bibliography Title Char"/>
    <w:basedOn w:val="DefaultParagraphFont"/>
    <w:link w:val="EndNoteBibliographyTitle"/>
    <w:rsid w:val="0081059B"/>
    <w:rPr>
      <w:rFonts w:ascii="Times New Roman" w:eastAsia="FangSong_GB2312" w:hAnsi="Times New Roman" w:cs="Times New Roman"/>
      <w:color w:val="000000" w:themeColor="text1"/>
    </w:rPr>
  </w:style>
  <w:style w:type="paragraph" w:customStyle="1" w:styleId="EndNoteBibliography">
    <w:name w:val="EndNote Bibliography"/>
    <w:basedOn w:val="Normal"/>
    <w:link w:val="EndNoteBibliographyChar"/>
    <w:rsid w:val="0081059B"/>
    <w:pPr>
      <w:spacing w:line="240" w:lineRule="auto"/>
    </w:pPr>
    <w:rPr>
      <w:rFonts w:cs="Times New Roman"/>
    </w:rPr>
  </w:style>
  <w:style w:type="character" w:customStyle="1" w:styleId="EndNoteBibliographyChar">
    <w:name w:val="EndNote Bibliography Char"/>
    <w:basedOn w:val="DefaultParagraphFont"/>
    <w:link w:val="EndNoteBibliography"/>
    <w:rsid w:val="0081059B"/>
    <w:rPr>
      <w:rFonts w:ascii="Times New Roman" w:eastAsia="FangSong_GB2312" w:hAnsi="Times New Roman" w:cs="Times New Roman"/>
      <w:color w:val="000000" w:themeColor="text1"/>
    </w:rPr>
  </w:style>
  <w:style w:type="table" w:styleId="TableGrid">
    <w:name w:val="Table Grid"/>
    <w:basedOn w:val="TableNormal"/>
    <w:uiPriority w:val="39"/>
    <w:rsid w:val="00B568D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9</TotalTime>
  <Pages>6</Pages>
  <Words>800</Words>
  <Characters>4563</Characters>
  <Application>Microsoft Office Word</Application>
  <DocSecurity>0</DocSecurity>
  <Lines>38</Lines>
  <Paragraphs>10</Paragraphs>
  <ScaleCrop>false</ScaleCrop>
  <HeadingPairs>
    <vt:vector size="2" baseType="variant">
      <vt:variant>
        <vt:lpstr>Title</vt:lpstr>
      </vt:variant>
      <vt:variant>
        <vt:i4>1</vt:i4>
      </vt:variant>
    </vt:vector>
  </HeadingPairs>
  <TitlesOfParts>
    <vt:vector size="1" baseType="lpstr">
      <vt:lpstr/>
    </vt:vector>
  </TitlesOfParts>
  <Company>Institute of Psychology, Chinese Academy of Sciences</Company>
  <LinksUpToDate>false</LinksUpToDate>
  <CharactersWithSpaces>53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iao Chen</dc:creator>
  <cp:keywords/>
  <dc:description/>
  <cp:lastModifiedBy>Xiao Chen</cp:lastModifiedBy>
  <cp:revision>41</cp:revision>
  <dcterms:created xsi:type="dcterms:W3CDTF">2025-08-25T09:19:00Z</dcterms:created>
  <dcterms:modified xsi:type="dcterms:W3CDTF">2025-08-26T09:37:00Z</dcterms:modified>
</cp:coreProperties>
</file>